
<file path=[Content_Types].xml><?xml version="1.0" encoding="utf-8"?>
<Types xmlns="http://schemas.openxmlformats.org/package/2006/content-types">
  <Default Extension="gif" ContentType="image/gi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9EBE979" w14:textId="3A94C239" w:rsidR="006B1748" w:rsidRPr="002601F6" w:rsidRDefault="00655D56" w:rsidP="007C1EAA">
      <w:pPr>
        <w:jc w:val="both"/>
        <w:rPr>
          <w:rFonts w:cstheme="minorHAnsi"/>
          <w:sz w:val="48"/>
          <w:szCs w:val="48"/>
        </w:rPr>
      </w:pPr>
      <w:r w:rsidRPr="002601F6">
        <w:rPr>
          <w:rFonts w:cstheme="minorHAnsi"/>
          <w:noProof/>
          <w:lang w:eastAsia="en-GB"/>
        </w:rPr>
        <w:drawing>
          <wp:inline distT="0" distB="0" distL="0" distR="0" wp14:anchorId="48072FC2" wp14:editId="56C00B14">
            <wp:extent cx="2381250" cy="600075"/>
            <wp:effectExtent l="0" t="0" r="0" b="9525"/>
            <wp:docPr id="1" name="Picture 1" descr="C:\KEEP\Desktop2\drunken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KEEP\Desktop2\drunken.g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81250" cy="600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A09D8" w:rsidRPr="002601F6">
        <w:rPr>
          <w:rFonts w:cstheme="minorHAnsi"/>
          <w:sz w:val="48"/>
          <w:szCs w:val="48"/>
        </w:rPr>
        <w:t>SET11112 Web Design and Development</w:t>
      </w:r>
    </w:p>
    <w:p w14:paraId="77EBC943" w14:textId="487B2B4C" w:rsidR="00655D56" w:rsidRPr="002601F6" w:rsidRDefault="00D466CB" w:rsidP="007C1EAA">
      <w:pPr>
        <w:jc w:val="both"/>
        <w:rPr>
          <w:rFonts w:cstheme="minorHAnsi"/>
          <w:sz w:val="48"/>
          <w:szCs w:val="48"/>
        </w:rPr>
      </w:pPr>
      <w:r w:rsidRPr="002601F6">
        <w:rPr>
          <w:rFonts w:cstheme="minorHAnsi"/>
          <w:sz w:val="48"/>
          <w:szCs w:val="48"/>
        </w:rPr>
        <w:t xml:space="preserve">Coursework </w:t>
      </w:r>
      <w:r w:rsidR="007D47FD" w:rsidRPr="002601F6">
        <w:rPr>
          <w:rFonts w:cstheme="minorHAnsi"/>
          <w:sz w:val="48"/>
          <w:szCs w:val="48"/>
        </w:rPr>
        <w:t>2</w:t>
      </w:r>
    </w:p>
    <w:p w14:paraId="5A68951B" w14:textId="7E31F367" w:rsidR="006B1748" w:rsidRPr="00172EF6" w:rsidRDefault="00D466CB" w:rsidP="007C1EAA">
      <w:pPr>
        <w:jc w:val="both"/>
        <w:rPr>
          <w:rFonts w:cstheme="minorHAnsi"/>
          <w:sz w:val="48"/>
          <w:szCs w:val="48"/>
        </w:rPr>
      </w:pPr>
      <w:r w:rsidRPr="002601F6">
        <w:rPr>
          <w:rFonts w:cstheme="minorHAnsi"/>
          <w:sz w:val="48"/>
          <w:szCs w:val="48"/>
        </w:rPr>
        <w:t>Matriculation number: 40452569</w:t>
      </w:r>
    </w:p>
    <w:p w14:paraId="04224650" w14:textId="4EEB62BE" w:rsidR="00437407" w:rsidRPr="002601F6" w:rsidRDefault="008A6475" w:rsidP="007C1EAA">
      <w:pPr>
        <w:pStyle w:val="Heading1"/>
        <w:jc w:val="both"/>
      </w:pPr>
      <w:r w:rsidRPr="002601F6">
        <w:t>Status Report: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22"/>
        <w:gridCol w:w="4434"/>
      </w:tblGrid>
      <w:tr w:rsidR="000A6B41" w:rsidRPr="002601F6" w14:paraId="584C5A7A" w14:textId="77777777" w:rsidTr="000A2337">
        <w:trPr>
          <w:jc w:val="center"/>
        </w:trPr>
        <w:tc>
          <w:tcPr>
            <w:tcW w:w="4222" w:type="dxa"/>
          </w:tcPr>
          <w:p w14:paraId="5CA1E2CE" w14:textId="07BEEBEE" w:rsidR="008A6475" w:rsidRPr="004A71E6" w:rsidRDefault="008A6475" w:rsidP="007C1EAA">
            <w:pPr>
              <w:pStyle w:val="ListParagraph"/>
              <w:ind w:left="0"/>
              <w:jc w:val="center"/>
              <w:rPr>
                <w:rFonts w:cstheme="minorHAnsi"/>
                <w:b/>
                <w:u w:val="single"/>
              </w:rPr>
            </w:pPr>
            <w:r w:rsidRPr="004A71E6">
              <w:rPr>
                <w:rFonts w:cstheme="minorHAnsi"/>
                <w:b/>
                <w:u w:val="single"/>
              </w:rPr>
              <w:t>Requirements</w:t>
            </w:r>
          </w:p>
        </w:tc>
        <w:tc>
          <w:tcPr>
            <w:tcW w:w="4434" w:type="dxa"/>
          </w:tcPr>
          <w:p w14:paraId="4986ED59" w14:textId="7CF0A571" w:rsidR="008A6475" w:rsidRPr="004A71E6" w:rsidRDefault="008A6475" w:rsidP="007C1EAA">
            <w:pPr>
              <w:pStyle w:val="ListParagraph"/>
              <w:ind w:left="0"/>
              <w:jc w:val="center"/>
              <w:rPr>
                <w:rFonts w:cstheme="minorHAnsi"/>
                <w:b/>
                <w:u w:val="single"/>
              </w:rPr>
            </w:pPr>
            <w:r w:rsidRPr="004A71E6">
              <w:rPr>
                <w:rFonts w:cstheme="minorHAnsi"/>
                <w:b/>
                <w:u w:val="single"/>
              </w:rPr>
              <w:t>Status</w:t>
            </w:r>
          </w:p>
        </w:tc>
      </w:tr>
      <w:tr w:rsidR="000A6B41" w:rsidRPr="002601F6" w14:paraId="01F5684D" w14:textId="77777777" w:rsidTr="000A2337">
        <w:trPr>
          <w:jc w:val="center"/>
        </w:trPr>
        <w:tc>
          <w:tcPr>
            <w:tcW w:w="4222" w:type="dxa"/>
          </w:tcPr>
          <w:p w14:paraId="0437F0C9" w14:textId="4DA399B7" w:rsidR="008A6475" w:rsidRPr="002601F6" w:rsidRDefault="008A6475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2601F6">
              <w:rPr>
                <w:rFonts w:cstheme="minorHAnsi"/>
                <w:bCs/>
              </w:rPr>
              <w:t xml:space="preserve">A working interactive site </w:t>
            </w:r>
          </w:p>
        </w:tc>
        <w:tc>
          <w:tcPr>
            <w:tcW w:w="4434" w:type="dxa"/>
          </w:tcPr>
          <w:p w14:paraId="711D0929" w14:textId="641EA894" w:rsidR="008A6475" w:rsidRPr="00B53B9C" w:rsidRDefault="00C30BD2" w:rsidP="007C1EAA">
            <w:pPr>
              <w:pStyle w:val="ListParagraph"/>
              <w:ind w:left="0"/>
              <w:jc w:val="both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Running on WDD server</w:t>
            </w:r>
          </w:p>
        </w:tc>
      </w:tr>
      <w:tr w:rsidR="000A6B41" w:rsidRPr="002601F6" w14:paraId="5895D21D" w14:textId="77777777" w:rsidTr="000A2337">
        <w:trPr>
          <w:jc w:val="center"/>
        </w:trPr>
        <w:tc>
          <w:tcPr>
            <w:tcW w:w="4222" w:type="dxa"/>
          </w:tcPr>
          <w:p w14:paraId="3EAF15EF" w14:textId="4C6D537A" w:rsidR="008A6475" w:rsidRPr="002601F6" w:rsidRDefault="00A6682B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2601F6">
              <w:rPr>
                <w:rFonts w:cstheme="minorHAnsi"/>
                <w:bCs/>
              </w:rPr>
              <w:t>Moodle filename</w:t>
            </w:r>
          </w:p>
        </w:tc>
        <w:tc>
          <w:tcPr>
            <w:tcW w:w="4434" w:type="dxa"/>
          </w:tcPr>
          <w:p w14:paraId="5DE94200" w14:textId="54376AA0" w:rsidR="008A6475" w:rsidRPr="00B53B9C" w:rsidRDefault="00A6682B" w:rsidP="007C1EAA">
            <w:pPr>
              <w:pStyle w:val="ListParagraph"/>
              <w:ind w:left="0"/>
              <w:jc w:val="both"/>
              <w:rPr>
                <w:rFonts w:cstheme="minorHAnsi"/>
                <w:b/>
              </w:rPr>
            </w:pPr>
            <w:r w:rsidRPr="00B53B9C">
              <w:rPr>
                <w:rFonts w:cstheme="minorHAnsi"/>
                <w:b/>
              </w:rPr>
              <w:t>40452569.zip</w:t>
            </w:r>
          </w:p>
        </w:tc>
      </w:tr>
      <w:tr w:rsidR="000A6B41" w:rsidRPr="002601F6" w14:paraId="00F42224" w14:textId="77777777" w:rsidTr="000A2337">
        <w:trPr>
          <w:jc w:val="center"/>
        </w:trPr>
        <w:tc>
          <w:tcPr>
            <w:tcW w:w="4222" w:type="dxa"/>
          </w:tcPr>
          <w:p w14:paraId="06AA93C1" w14:textId="01D665B2" w:rsidR="008A6475" w:rsidRPr="002601F6" w:rsidRDefault="00772890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2601F6">
              <w:rPr>
                <w:rFonts w:cstheme="minorHAnsi"/>
                <w:bCs/>
              </w:rPr>
              <w:t>Report</w:t>
            </w:r>
          </w:p>
        </w:tc>
        <w:tc>
          <w:tcPr>
            <w:tcW w:w="4434" w:type="dxa"/>
          </w:tcPr>
          <w:p w14:paraId="58F31832" w14:textId="02FEE49E" w:rsidR="008A6475" w:rsidRPr="00B53B9C" w:rsidRDefault="00772890" w:rsidP="007C1EAA">
            <w:pPr>
              <w:pStyle w:val="ListParagraph"/>
              <w:ind w:left="0"/>
              <w:jc w:val="both"/>
              <w:rPr>
                <w:rFonts w:cstheme="minorHAnsi"/>
                <w:b/>
              </w:rPr>
            </w:pPr>
            <w:r w:rsidRPr="00B53B9C">
              <w:rPr>
                <w:rFonts w:cstheme="minorHAnsi"/>
                <w:b/>
              </w:rPr>
              <w:t>IN PROGRESS</w:t>
            </w:r>
          </w:p>
        </w:tc>
      </w:tr>
      <w:tr w:rsidR="00772890" w:rsidRPr="002601F6" w14:paraId="4C6BE5F0" w14:textId="77777777" w:rsidTr="000A2337">
        <w:trPr>
          <w:jc w:val="center"/>
        </w:trPr>
        <w:tc>
          <w:tcPr>
            <w:tcW w:w="4222" w:type="dxa"/>
          </w:tcPr>
          <w:p w14:paraId="2B33CFD8" w14:textId="4F0F3B04" w:rsidR="00772890" w:rsidRPr="002601F6" w:rsidRDefault="00772890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2601F6">
              <w:rPr>
                <w:rFonts w:cstheme="minorHAnsi"/>
                <w:bCs/>
              </w:rPr>
              <w:t>Website public address</w:t>
            </w:r>
          </w:p>
        </w:tc>
        <w:tc>
          <w:tcPr>
            <w:tcW w:w="4434" w:type="dxa"/>
          </w:tcPr>
          <w:p w14:paraId="7DB96530" w14:textId="07FBED1D" w:rsidR="00772890" w:rsidRPr="00B53B9C" w:rsidRDefault="00772890" w:rsidP="007C1EAA">
            <w:pPr>
              <w:pStyle w:val="ListParagraph"/>
              <w:ind w:left="0"/>
              <w:jc w:val="both"/>
              <w:rPr>
                <w:rFonts w:cstheme="minorHAnsi"/>
                <w:b/>
              </w:rPr>
            </w:pPr>
            <w:r w:rsidRPr="00B53B9C">
              <w:rPr>
                <w:rFonts w:cstheme="minorHAnsi"/>
                <w:b/>
              </w:rPr>
              <w:t>404</w:t>
            </w:r>
            <w:r w:rsidR="000A6B41" w:rsidRPr="00B53B9C">
              <w:rPr>
                <w:rFonts w:cstheme="minorHAnsi"/>
                <w:b/>
              </w:rPr>
              <w:t>52569.wdd.napier.ac.uk/home.htm</w:t>
            </w:r>
          </w:p>
        </w:tc>
      </w:tr>
      <w:tr w:rsidR="000A6B41" w:rsidRPr="002601F6" w14:paraId="74F8209C" w14:textId="77777777" w:rsidTr="000A2337">
        <w:trPr>
          <w:jc w:val="center"/>
        </w:trPr>
        <w:tc>
          <w:tcPr>
            <w:tcW w:w="4222" w:type="dxa"/>
          </w:tcPr>
          <w:p w14:paraId="1C42C429" w14:textId="70F22A2F" w:rsidR="000A6B41" w:rsidRPr="002601F6" w:rsidRDefault="00953D3C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2601F6">
              <w:rPr>
                <w:rFonts w:cstheme="minorHAnsi"/>
                <w:bCs/>
              </w:rPr>
              <w:t>Database</w:t>
            </w:r>
          </w:p>
        </w:tc>
        <w:tc>
          <w:tcPr>
            <w:tcW w:w="4434" w:type="dxa"/>
          </w:tcPr>
          <w:p w14:paraId="486C11EA" w14:textId="4AD15346" w:rsidR="000A6B41" w:rsidRPr="00B53B9C" w:rsidRDefault="00953D3C" w:rsidP="007C1EAA">
            <w:pPr>
              <w:pStyle w:val="ListParagraph"/>
              <w:ind w:left="0"/>
              <w:jc w:val="both"/>
              <w:rPr>
                <w:rFonts w:cstheme="minorHAnsi"/>
                <w:b/>
              </w:rPr>
            </w:pPr>
            <w:r w:rsidRPr="00B53B9C">
              <w:rPr>
                <w:rFonts w:cstheme="minorHAnsi"/>
                <w:b/>
              </w:rPr>
              <w:t>40452569</w:t>
            </w:r>
          </w:p>
        </w:tc>
      </w:tr>
      <w:tr w:rsidR="00953D3C" w:rsidRPr="002601F6" w14:paraId="2EAFCA10" w14:textId="77777777" w:rsidTr="000A2337">
        <w:trPr>
          <w:jc w:val="center"/>
        </w:trPr>
        <w:tc>
          <w:tcPr>
            <w:tcW w:w="4222" w:type="dxa"/>
          </w:tcPr>
          <w:p w14:paraId="343DDC44" w14:textId="32C37805" w:rsidR="00953D3C" w:rsidRPr="002601F6" w:rsidRDefault="00953D3C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2601F6">
              <w:rPr>
                <w:rFonts w:cstheme="minorHAnsi"/>
                <w:bCs/>
              </w:rPr>
              <w:t>Database username</w:t>
            </w:r>
          </w:p>
        </w:tc>
        <w:tc>
          <w:tcPr>
            <w:tcW w:w="4434" w:type="dxa"/>
          </w:tcPr>
          <w:p w14:paraId="4437E097" w14:textId="666E244F" w:rsidR="00953D3C" w:rsidRPr="00B53B9C" w:rsidRDefault="00953D3C" w:rsidP="007C1EAA">
            <w:pPr>
              <w:pStyle w:val="ListParagraph"/>
              <w:ind w:left="0"/>
              <w:jc w:val="both"/>
              <w:rPr>
                <w:rFonts w:cstheme="minorHAnsi"/>
                <w:b/>
              </w:rPr>
            </w:pPr>
            <w:r w:rsidRPr="00B53B9C">
              <w:rPr>
                <w:rFonts w:cstheme="minorHAnsi"/>
                <w:b/>
              </w:rPr>
              <w:t>40452569</w:t>
            </w:r>
          </w:p>
        </w:tc>
      </w:tr>
      <w:tr w:rsidR="00953D3C" w:rsidRPr="002601F6" w14:paraId="160D8FA5" w14:textId="77777777" w:rsidTr="000A2337">
        <w:trPr>
          <w:jc w:val="center"/>
        </w:trPr>
        <w:tc>
          <w:tcPr>
            <w:tcW w:w="4222" w:type="dxa"/>
          </w:tcPr>
          <w:p w14:paraId="363ABBA9" w14:textId="3367A549" w:rsidR="00953D3C" w:rsidRPr="002601F6" w:rsidRDefault="00953D3C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2601F6">
              <w:rPr>
                <w:rFonts w:cstheme="minorHAnsi"/>
                <w:bCs/>
              </w:rPr>
              <w:t>Database password</w:t>
            </w:r>
          </w:p>
        </w:tc>
        <w:tc>
          <w:tcPr>
            <w:tcW w:w="4434" w:type="dxa"/>
          </w:tcPr>
          <w:p w14:paraId="063E108C" w14:textId="279B7661" w:rsidR="00953D3C" w:rsidRPr="00B53B9C" w:rsidRDefault="002601F6" w:rsidP="007C1EAA">
            <w:pPr>
              <w:pStyle w:val="ListParagraph"/>
              <w:ind w:left="0"/>
              <w:jc w:val="both"/>
              <w:rPr>
                <w:rFonts w:cstheme="minorHAnsi"/>
                <w:b/>
              </w:rPr>
            </w:pPr>
            <w:proofErr w:type="spellStart"/>
            <w:r w:rsidRPr="00B53B9C">
              <w:rPr>
                <w:rFonts w:cstheme="minorHAnsi"/>
                <w:b/>
                <w:sz w:val="24"/>
                <w:szCs w:val="24"/>
              </w:rPr>
              <w:t>DUptbimB</w:t>
            </w:r>
            <w:proofErr w:type="spellEnd"/>
          </w:p>
        </w:tc>
      </w:tr>
      <w:tr w:rsidR="004E2251" w:rsidRPr="002601F6" w14:paraId="7A2121DB" w14:textId="77777777" w:rsidTr="000A2337">
        <w:trPr>
          <w:jc w:val="center"/>
        </w:trPr>
        <w:tc>
          <w:tcPr>
            <w:tcW w:w="4222" w:type="dxa"/>
          </w:tcPr>
          <w:p w14:paraId="54D5FF39" w14:textId="146DF05E" w:rsidR="004E2251" w:rsidRPr="002601F6" w:rsidRDefault="004E2251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Test username</w:t>
            </w:r>
          </w:p>
        </w:tc>
        <w:tc>
          <w:tcPr>
            <w:tcW w:w="4434" w:type="dxa"/>
          </w:tcPr>
          <w:p w14:paraId="30AD0EE5" w14:textId="27C0B8D5" w:rsidR="004E2251" w:rsidRPr="00B53B9C" w:rsidRDefault="004E2251" w:rsidP="007C1EAA">
            <w:pPr>
              <w:spacing w:after="180"/>
              <w:jc w:val="both"/>
              <w:rPr>
                <w:rFonts w:cstheme="minorHAnsi"/>
                <w:b/>
                <w:sz w:val="24"/>
                <w:szCs w:val="24"/>
              </w:rPr>
            </w:pPr>
            <w:hyperlink r:id="rId9" w:history="1">
              <w:r w:rsidRPr="009C7C52">
                <w:rPr>
                  <w:rStyle w:val="Hyperlink"/>
                  <w:rFonts w:ascii="Arial" w:hAnsi="Arial" w:cs="Arial"/>
                  <w:sz w:val="20"/>
                  <w:szCs w:val="20"/>
                </w:rPr>
                <w:t>nicky@test.com</w:t>
              </w:r>
            </w:hyperlink>
          </w:p>
        </w:tc>
      </w:tr>
      <w:tr w:rsidR="004E2251" w:rsidRPr="002601F6" w14:paraId="27C70F22" w14:textId="77777777" w:rsidTr="000A2337">
        <w:trPr>
          <w:jc w:val="center"/>
        </w:trPr>
        <w:tc>
          <w:tcPr>
            <w:tcW w:w="4222" w:type="dxa"/>
          </w:tcPr>
          <w:p w14:paraId="553D6EB0" w14:textId="4D61740B" w:rsidR="004E2251" w:rsidRDefault="004E2251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>Test password</w:t>
            </w:r>
          </w:p>
        </w:tc>
        <w:tc>
          <w:tcPr>
            <w:tcW w:w="4434" w:type="dxa"/>
          </w:tcPr>
          <w:p w14:paraId="30CC46DB" w14:textId="28F8B194" w:rsidR="004E2251" w:rsidRDefault="004E2251" w:rsidP="007C1EAA">
            <w:pPr>
              <w:spacing w:after="180"/>
              <w:jc w:val="both"/>
              <w:rPr>
                <w:rFonts w:ascii="Arial" w:hAnsi="Arial" w:cs="Arial"/>
                <w:color w:val="444444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444444"/>
                <w:sz w:val="20"/>
                <w:szCs w:val="20"/>
              </w:rPr>
              <w:t>nicky</w:t>
            </w:r>
            <w:proofErr w:type="spellEnd"/>
          </w:p>
        </w:tc>
      </w:tr>
    </w:tbl>
    <w:p w14:paraId="3737EBAA" w14:textId="7631D1CC" w:rsidR="008A6475" w:rsidRDefault="008A6475" w:rsidP="007C1EAA">
      <w:pPr>
        <w:pStyle w:val="ListParagraph"/>
        <w:spacing w:after="0"/>
        <w:ind w:left="360"/>
        <w:jc w:val="both"/>
        <w:rPr>
          <w:rFonts w:cstheme="minorHAnsi"/>
          <w:bCs/>
        </w:rPr>
      </w:pPr>
    </w:p>
    <w:p w14:paraId="704A63E3" w14:textId="78F75DD6" w:rsidR="002601F6" w:rsidRPr="00392AB5" w:rsidRDefault="002601F6" w:rsidP="007C1EAA">
      <w:pPr>
        <w:pStyle w:val="Heading1"/>
        <w:jc w:val="both"/>
      </w:pPr>
      <w:r w:rsidRPr="00392AB5">
        <w:t>Functionalities Status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508"/>
        <w:gridCol w:w="4508"/>
      </w:tblGrid>
      <w:tr w:rsidR="00B3665E" w14:paraId="50A364AF" w14:textId="77777777" w:rsidTr="00A42D26">
        <w:trPr>
          <w:jc w:val="center"/>
        </w:trPr>
        <w:tc>
          <w:tcPr>
            <w:tcW w:w="4508" w:type="dxa"/>
          </w:tcPr>
          <w:p w14:paraId="642E914E" w14:textId="66F6ED82" w:rsidR="002601F6" w:rsidRPr="002601F6" w:rsidRDefault="00E50993" w:rsidP="007C1EAA">
            <w:pPr>
              <w:pStyle w:val="ListParagraph"/>
              <w:ind w:left="0"/>
              <w:jc w:val="center"/>
              <w:rPr>
                <w:rFonts w:cstheme="minorHAnsi"/>
                <w:b/>
              </w:rPr>
            </w:pPr>
            <w:r>
              <w:rPr>
                <w:rFonts w:cstheme="minorHAnsi"/>
                <w:b/>
              </w:rPr>
              <w:t>Requirements</w:t>
            </w:r>
          </w:p>
        </w:tc>
        <w:tc>
          <w:tcPr>
            <w:tcW w:w="4508" w:type="dxa"/>
          </w:tcPr>
          <w:p w14:paraId="69893AD8" w14:textId="481CD41E" w:rsidR="002601F6" w:rsidRPr="002601F6" w:rsidRDefault="002601F6" w:rsidP="007C1EAA">
            <w:pPr>
              <w:pStyle w:val="ListParagraph"/>
              <w:ind w:left="0"/>
              <w:jc w:val="center"/>
              <w:rPr>
                <w:rFonts w:cstheme="minorHAnsi"/>
                <w:b/>
              </w:rPr>
            </w:pPr>
            <w:r w:rsidRPr="002601F6">
              <w:rPr>
                <w:rFonts w:cstheme="minorHAnsi"/>
                <w:b/>
              </w:rPr>
              <w:t>Status</w:t>
            </w:r>
          </w:p>
        </w:tc>
      </w:tr>
      <w:tr w:rsidR="00B3665E" w14:paraId="7776AE84" w14:textId="77777777" w:rsidTr="00A42D26">
        <w:trPr>
          <w:jc w:val="center"/>
        </w:trPr>
        <w:tc>
          <w:tcPr>
            <w:tcW w:w="4508" w:type="dxa"/>
          </w:tcPr>
          <w:p w14:paraId="275A5CDA" w14:textId="0AA72C92" w:rsidR="002601F6" w:rsidRPr="002601F6" w:rsidRDefault="002601F6" w:rsidP="007C1EAA">
            <w:pPr>
              <w:ind w:left="360"/>
              <w:jc w:val="both"/>
              <w:rPr>
                <w:rFonts w:cstheme="minorHAnsi"/>
              </w:rPr>
            </w:pPr>
            <w:r w:rsidRPr="002601F6">
              <w:rPr>
                <w:rFonts w:cstheme="minorHAnsi"/>
              </w:rPr>
              <w:t>At least three web pages</w:t>
            </w:r>
          </w:p>
        </w:tc>
        <w:tc>
          <w:tcPr>
            <w:tcW w:w="4508" w:type="dxa"/>
          </w:tcPr>
          <w:p w14:paraId="50A8D16A" w14:textId="4FDEBCF7" w:rsidR="002601F6" w:rsidRDefault="002601F6" w:rsidP="003B4CF9">
            <w:pPr>
              <w:pStyle w:val="NoSpacing"/>
            </w:pPr>
            <w:r>
              <w:t xml:space="preserve">The website contains </w:t>
            </w:r>
            <w:r w:rsidR="003B4CF9">
              <w:t>7</w:t>
            </w:r>
            <w:r w:rsidR="005E7DB4">
              <w:t xml:space="preserve"> pages: </w:t>
            </w:r>
            <w:proofErr w:type="spellStart"/>
            <w:r w:rsidR="00C4197E">
              <w:t>home.php</w:t>
            </w:r>
            <w:proofErr w:type="spellEnd"/>
            <w:r w:rsidR="00C4197E">
              <w:t xml:space="preserve">; </w:t>
            </w:r>
            <w:proofErr w:type="spellStart"/>
            <w:r w:rsidR="00C4197E">
              <w:t>aboutus.php</w:t>
            </w:r>
            <w:proofErr w:type="spellEnd"/>
            <w:r w:rsidR="00C4197E">
              <w:t xml:space="preserve">; </w:t>
            </w:r>
            <w:proofErr w:type="spellStart"/>
            <w:r w:rsidR="00C4197E">
              <w:t>profile.php</w:t>
            </w:r>
            <w:proofErr w:type="spellEnd"/>
            <w:r w:rsidR="00C4197E">
              <w:t xml:space="preserve">; </w:t>
            </w:r>
            <w:proofErr w:type="spellStart"/>
            <w:r w:rsidR="00B3665E">
              <w:t>signin.php</w:t>
            </w:r>
            <w:proofErr w:type="spellEnd"/>
            <w:r w:rsidR="00B3665E">
              <w:t xml:space="preserve">; </w:t>
            </w:r>
            <w:proofErr w:type="spellStart"/>
            <w:r w:rsidR="00B3665E">
              <w:t>registration.php</w:t>
            </w:r>
            <w:proofErr w:type="spellEnd"/>
            <w:r w:rsidR="003B4CF9">
              <w:t xml:space="preserve">, </w:t>
            </w:r>
            <w:proofErr w:type="spellStart"/>
            <w:r w:rsidR="003B4CF9">
              <w:t>connect.php</w:t>
            </w:r>
            <w:proofErr w:type="spellEnd"/>
            <w:r w:rsidR="003B4CF9">
              <w:t xml:space="preserve"> and </w:t>
            </w:r>
            <w:proofErr w:type="spellStart"/>
            <w:r w:rsidR="00B3665E">
              <w:t>loggedout.php</w:t>
            </w:r>
            <w:proofErr w:type="spellEnd"/>
            <w:r w:rsidR="00B3665E">
              <w:t>.</w:t>
            </w:r>
          </w:p>
        </w:tc>
      </w:tr>
      <w:tr w:rsidR="00B3665E" w14:paraId="03BB9034" w14:textId="77777777" w:rsidTr="00A42D26">
        <w:trPr>
          <w:jc w:val="center"/>
        </w:trPr>
        <w:tc>
          <w:tcPr>
            <w:tcW w:w="4508" w:type="dxa"/>
          </w:tcPr>
          <w:p w14:paraId="1F11E415" w14:textId="1FCFBC50" w:rsidR="002601F6" w:rsidRPr="002601F6" w:rsidRDefault="002601F6" w:rsidP="007C1EAA">
            <w:pPr>
              <w:ind w:left="360"/>
              <w:jc w:val="both"/>
              <w:rPr>
                <w:rFonts w:cstheme="minorHAnsi"/>
              </w:rPr>
            </w:pPr>
            <w:r w:rsidRPr="002601F6">
              <w:rPr>
                <w:rFonts w:cstheme="minorHAnsi"/>
              </w:rPr>
              <w:t>Client-side form validation</w:t>
            </w:r>
          </w:p>
        </w:tc>
        <w:tc>
          <w:tcPr>
            <w:tcW w:w="4508" w:type="dxa"/>
          </w:tcPr>
          <w:p w14:paraId="0C67C349" w14:textId="533F1F4B" w:rsidR="002601F6" w:rsidRDefault="00B3665E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User account creation page </w:t>
            </w:r>
            <w:r w:rsidR="00F625D3">
              <w:rPr>
                <w:rFonts w:cstheme="minorHAnsi"/>
                <w:bCs/>
              </w:rPr>
              <w:t xml:space="preserve">are validated on client side using </w:t>
            </w:r>
            <w:proofErr w:type="spellStart"/>
            <w:r w:rsidR="00F625D3">
              <w:rPr>
                <w:rFonts w:cstheme="minorHAnsi"/>
                <w:bCs/>
              </w:rPr>
              <w:t>javascript</w:t>
            </w:r>
            <w:proofErr w:type="spellEnd"/>
            <w:r w:rsidR="00F625D3">
              <w:rPr>
                <w:rFonts w:cstheme="minorHAnsi"/>
                <w:bCs/>
              </w:rPr>
              <w:t>.</w:t>
            </w:r>
          </w:p>
        </w:tc>
      </w:tr>
      <w:tr w:rsidR="002601F6" w14:paraId="112A6BFF" w14:textId="77777777" w:rsidTr="00A42D26">
        <w:trPr>
          <w:jc w:val="center"/>
        </w:trPr>
        <w:tc>
          <w:tcPr>
            <w:tcW w:w="4508" w:type="dxa"/>
          </w:tcPr>
          <w:p w14:paraId="076DE4A4" w14:textId="1428D791" w:rsidR="002601F6" w:rsidRPr="002601F6" w:rsidRDefault="002601F6" w:rsidP="007C1EAA">
            <w:pPr>
              <w:ind w:left="360"/>
              <w:jc w:val="both"/>
              <w:rPr>
                <w:rFonts w:cstheme="minorHAnsi"/>
              </w:rPr>
            </w:pPr>
            <w:r w:rsidRPr="002601F6">
              <w:rPr>
                <w:rFonts w:cstheme="minorHAnsi"/>
              </w:rPr>
              <w:t>User account creation</w:t>
            </w:r>
          </w:p>
        </w:tc>
        <w:tc>
          <w:tcPr>
            <w:tcW w:w="4508" w:type="dxa"/>
          </w:tcPr>
          <w:p w14:paraId="1DE9107E" w14:textId="4AD0D601" w:rsidR="002601F6" w:rsidRDefault="00412F6C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Via </w:t>
            </w:r>
            <w:proofErr w:type="spellStart"/>
            <w:r>
              <w:rPr>
                <w:rFonts w:cstheme="minorHAnsi"/>
                <w:bCs/>
              </w:rPr>
              <w:t>registration.php</w:t>
            </w:r>
            <w:proofErr w:type="spellEnd"/>
          </w:p>
        </w:tc>
      </w:tr>
      <w:tr w:rsidR="002601F6" w14:paraId="2B479351" w14:textId="77777777" w:rsidTr="00A42D26">
        <w:trPr>
          <w:jc w:val="center"/>
        </w:trPr>
        <w:tc>
          <w:tcPr>
            <w:tcW w:w="4508" w:type="dxa"/>
          </w:tcPr>
          <w:p w14:paraId="032C24AE" w14:textId="42F4008C" w:rsidR="002601F6" w:rsidRPr="002601F6" w:rsidRDefault="002601F6" w:rsidP="007C1EAA">
            <w:pPr>
              <w:ind w:left="360"/>
              <w:jc w:val="both"/>
              <w:rPr>
                <w:rFonts w:cstheme="minorHAnsi"/>
              </w:rPr>
            </w:pPr>
            <w:r w:rsidRPr="002601F6">
              <w:rPr>
                <w:rFonts w:cstheme="minorHAnsi"/>
              </w:rPr>
              <w:t>Login and password authentication</w:t>
            </w:r>
          </w:p>
        </w:tc>
        <w:tc>
          <w:tcPr>
            <w:tcW w:w="4508" w:type="dxa"/>
          </w:tcPr>
          <w:p w14:paraId="4F87E421" w14:textId="52483ED2" w:rsidR="002601F6" w:rsidRDefault="00412F6C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Via </w:t>
            </w:r>
            <w:proofErr w:type="spellStart"/>
            <w:r>
              <w:rPr>
                <w:rFonts w:cstheme="minorHAnsi"/>
                <w:bCs/>
              </w:rPr>
              <w:t>signin.php</w:t>
            </w:r>
            <w:proofErr w:type="spellEnd"/>
          </w:p>
        </w:tc>
      </w:tr>
      <w:tr w:rsidR="002601F6" w14:paraId="0A042EEE" w14:textId="77777777" w:rsidTr="00A42D26">
        <w:trPr>
          <w:jc w:val="center"/>
        </w:trPr>
        <w:tc>
          <w:tcPr>
            <w:tcW w:w="4508" w:type="dxa"/>
          </w:tcPr>
          <w:p w14:paraId="0771D4FC" w14:textId="5D06AFCD" w:rsidR="002601F6" w:rsidRPr="002601F6" w:rsidRDefault="002601F6" w:rsidP="007C1EAA">
            <w:pPr>
              <w:ind w:left="360"/>
              <w:jc w:val="both"/>
              <w:rPr>
                <w:rFonts w:cstheme="minorHAnsi"/>
              </w:rPr>
            </w:pPr>
            <w:r w:rsidRPr="002601F6">
              <w:rPr>
                <w:rFonts w:cstheme="minorHAnsi"/>
              </w:rPr>
              <w:t>PHP sessions and session storage</w:t>
            </w:r>
          </w:p>
        </w:tc>
        <w:tc>
          <w:tcPr>
            <w:tcW w:w="4508" w:type="dxa"/>
          </w:tcPr>
          <w:p w14:paraId="350488E3" w14:textId="7BD9D39A" w:rsidR="002601F6" w:rsidRDefault="00412F6C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>
              <w:rPr>
                <w:rFonts w:cstheme="minorHAnsi"/>
                <w:bCs/>
              </w:rPr>
              <w:t xml:space="preserve">Once logged in, username will be stored in a session variable to be used in </w:t>
            </w:r>
            <w:proofErr w:type="spellStart"/>
            <w:r>
              <w:rPr>
                <w:rFonts w:cstheme="minorHAnsi"/>
                <w:bCs/>
              </w:rPr>
              <w:t>profile.php</w:t>
            </w:r>
            <w:proofErr w:type="spellEnd"/>
            <w:r>
              <w:rPr>
                <w:rFonts w:cstheme="minorHAnsi"/>
                <w:bCs/>
              </w:rPr>
              <w:t xml:space="preserve"> page as a </w:t>
            </w:r>
            <w:r w:rsidR="00660F42">
              <w:rPr>
                <w:rFonts w:cstheme="minorHAnsi"/>
                <w:bCs/>
              </w:rPr>
              <w:t>mean to pull up user’s data from the database</w:t>
            </w:r>
          </w:p>
        </w:tc>
      </w:tr>
      <w:tr w:rsidR="002601F6" w14:paraId="2C187F62" w14:textId="77777777" w:rsidTr="00A42D26">
        <w:trPr>
          <w:jc w:val="center"/>
        </w:trPr>
        <w:tc>
          <w:tcPr>
            <w:tcW w:w="4508" w:type="dxa"/>
          </w:tcPr>
          <w:p w14:paraId="3F0B8947" w14:textId="5EB3966B" w:rsidR="002601F6" w:rsidRPr="002601F6" w:rsidRDefault="002601F6" w:rsidP="007C1EAA">
            <w:pPr>
              <w:ind w:left="360"/>
              <w:jc w:val="both"/>
              <w:rPr>
                <w:rFonts w:cstheme="minorHAnsi"/>
              </w:rPr>
            </w:pPr>
            <w:r w:rsidRPr="002601F6">
              <w:rPr>
                <w:rFonts w:cstheme="minorHAnsi"/>
              </w:rPr>
              <w:t>CRUD (create, read, update, delete) database functionality.</w:t>
            </w:r>
          </w:p>
        </w:tc>
        <w:tc>
          <w:tcPr>
            <w:tcW w:w="4508" w:type="dxa"/>
          </w:tcPr>
          <w:p w14:paraId="4B4F0754" w14:textId="77777777" w:rsidR="002601F6" w:rsidRDefault="00660F42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1D6714">
              <w:rPr>
                <w:rFonts w:cstheme="minorHAnsi"/>
                <w:b/>
              </w:rPr>
              <w:t>Create</w:t>
            </w:r>
            <w:r>
              <w:rPr>
                <w:rFonts w:cstheme="minorHAnsi"/>
                <w:bCs/>
              </w:rPr>
              <w:t xml:space="preserve">: via </w:t>
            </w:r>
            <w:proofErr w:type="spellStart"/>
            <w:r>
              <w:rPr>
                <w:rFonts w:cstheme="minorHAnsi"/>
                <w:bCs/>
              </w:rPr>
              <w:t>registration.php</w:t>
            </w:r>
            <w:proofErr w:type="spellEnd"/>
          </w:p>
          <w:p w14:paraId="7E31EBF9" w14:textId="77777777" w:rsidR="00660F42" w:rsidRDefault="00660F42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1D6714">
              <w:rPr>
                <w:rFonts w:cstheme="minorHAnsi"/>
                <w:b/>
              </w:rPr>
              <w:t>Read</w:t>
            </w:r>
            <w:r>
              <w:rPr>
                <w:rFonts w:cstheme="minorHAnsi"/>
                <w:bCs/>
              </w:rPr>
              <w:t xml:space="preserve">: via </w:t>
            </w:r>
            <w:hyperlink r:id="rId10" w:history="1">
              <w:proofErr w:type="spellStart"/>
              <w:r w:rsidR="001D6714" w:rsidRPr="0013243A">
                <w:rPr>
                  <w:rStyle w:val="Hyperlink"/>
                  <w:rFonts w:cstheme="minorHAnsi"/>
                  <w:bCs/>
                </w:rPr>
                <w:t>home.php</w:t>
              </w:r>
              <w:proofErr w:type="spellEnd"/>
              <w:r w:rsidR="001D6714" w:rsidRPr="0013243A">
                <w:rPr>
                  <w:rStyle w:val="Hyperlink"/>
                  <w:rFonts w:cstheme="minorHAnsi"/>
                  <w:bCs/>
                </w:rPr>
                <w:t>,</w:t>
              </w:r>
              <w:r w:rsidR="001D6714">
                <w:rPr>
                  <w:rStyle w:val="Hyperlink"/>
                  <w:rFonts w:cstheme="minorHAnsi"/>
                  <w:bCs/>
                </w:rPr>
                <w:t xml:space="preserve"> </w:t>
              </w:r>
              <w:proofErr w:type="spellStart"/>
              <w:r w:rsidR="001D6714" w:rsidRPr="0013243A">
                <w:rPr>
                  <w:rStyle w:val="Hyperlink"/>
                  <w:rFonts w:cstheme="minorHAnsi"/>
                  <w:bCs/>
                </w:rPr>
                <w:t>profile.php</w:t>
              </w:r>
              <w:proofErr w:type="spellEnd"/>
            </w:hyperlink>
            <w:r w:rsidR="001D6714">
              <w:rPr>
                <w:rFonts w:cstheme="minorHAnsi"/>
                <w:bCs/>
              </w:rPr>
              <w:t xml:space="preserve"> and </w:t>
            </w:r>
            <w:proofErr w:type="spellStart"/>
            <w:r w:rsidR="001D6714">
              <w:rPr>
                <w:rFonts w:cstheme="minorHAnsi"/>
                <w:bCs/>
              </w:rPr>
              <w:t>signin.php</w:t>
            </w:r>
            <w:proofErr w:type="spellEnd"/>
            <w:r w:rsidR="001D6714">
              <w:rPr>
                <w:rFonts w:cstheme="minorHAnsi"/>
                <w:bCs/>
              </w:rPr>
              <w:t>.</w:t>
            </w:r>
          </w:p>
          <w:p w14:paraId="5F5460EE" w14:textId="77777777" w:rsidR="001D6714" w:rsidRDefault="001D6714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1D6714">
              <w:rPr>
                <w:rFonts w:cstheme="minorHAnsi"/>
                <w:b/>
              </w:rPr>
              <w:t>Update</w:t>
            </w:r>
            <w:r>
              <w:rPr>
                <w:rFonts w:cstheme="minorHAnsi"/>
                <w:bCs/>
              </w:rPr>
              <w:t xml:space="preserve">: User can update user’s data on </w:t>
            </w:r>
            <w:proofErr w:type="spellStart"/>
            <w:r>
              <w:rPr>
                <w:rFonts w:cstheme="minorHAnsi"/>
                <w:bCs/>
              </w:rPr>
              <w:t>profile.php</w:t>
            </w:r>
            <w:proofErr w:type="spellEnd"/>
            <w:r>
              <w:rPr>
                <w:rFonts w:cstheme="minorHAnsi"/>
                <w:bCs/>
              </w:rPr>
              <w:t xml:space="preserve"> page and this will be reflected in the database persistence.</w:t>
            </w:r>
          </w:p>
          <w:p w14:paraId="389E4DB9" w14:textId="4182EE03" w:rsidR="001D6714" w:rsidRDefault="001D6714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  <w:r w:rsidRPr="001D6714">
              <w:rPr>
                <w:rFonts w:cstheme="minorHAnsi"/>
                <w:b/>
              </w:rPr>
              <w:lastRenderedPageBreak/>
              <w:t>Delete</w:t>
            </w:r>
            <w:r>
              <w:rPr>
                <w:rFonts w:cstheme="minorHAnsi"/>
                <w:bCs/>
              </w:rPr>
              <w:t>: via “Deactivate” link on the navigation bar. This comes with a confirmation and is reflected in the database.</w:t>
            </w:r>
          </w:p>
        </w:tc>
      </w:tr>
      <w:tr w:rsidR="002601F6" w14:paraId="58839276" w14:textId="77777777" w:rsidTr="00A42D26">
        <w:trPr>
          <w:jc w:val="center"/>
        </w:trPr>
        <w:tc>
          <w:tcPr>
            <w:tcW w:w="4508" w:type="dxa"/>
          </w:tcPr>
          <w:p w14:paraId="33E1D9B8" w14:textId="4B3EDD9F" w:rsidR="002601F6" w:rsidRPr="002601F6" w:rsidRDefault="002601F6" w:rsidP="007C1EAA">
            <w:pPr>
              <w:ind w:left="360"/>
              <w:jc w:val="both"/>
              <w:rPr>
                <w:rFonts w:cstheme="minorHAnsi"/>
              </w:rPr>
            </w:pPr>
            <w:r>
              <w:rPr>
                <w:rFonts w:cstheme="minorHAnsi"/>
              </w:rPr>
              <w:lastRenderedPageBreak/>
              <w:t xml:space="preserve">Validation against </w:t>
            </w:r>
            <w:r w:rsidRPr="002601F6">
              <w:rPr>
                <w:rFonts w:cstheme="minorHAnsi"/>
              </w:rPr>
              <w:t>W3C HTML5 document type definition and CSS definition</w:t>
            </w:r>
          </w:p>
        </w:tc>
        <w:tc>
          <w:tcPr>
            <w:tcW w:w="4508" w:type="dxa"/>
          </w:tcPr>
          <w:p w14:paraId="7A6A3BC3" w14:textId="77777777" w:rsidR="002601F6" w:rsidRDefault="002601F6" w:rsidP="007C1EAA">
            <w:pPr>
              <w:pStyle w:val="ListParagraph"/>
              <w:ind w:left="0"/>
              <w:jc w:val="both"/>
              <w:rPr>
                <w:rFonts w:cstheme="minorHAnsi"/>
                <w:bCs/>
              </w:rPr>
            </w:pPr>
          </w:p>
        </w:tc>
      </w:tr>
    </w:tbl>
    <w:p w14:paraId="44D7E2BD" w14:textId="77777777" w:rsidR="002601F6" w:rsidRDefault="002601F6" w:rsidP="007C1EAA">
      <w:pPr>
        <w:pStyle w:val="ListParagraph"/>
        <w:spacing w:after="0"/>
        <w:ind w:left="360"/>
        <w:jc w:val="both"/>
        <w:rPr>
          <w:rFonts w:cstheme="minorHAnsi"/>
          <w:bCs/>
        </w:rPr>
      </w:pPr>
    </w:p>
    <w:p w14:paraId="5D7EA938" w14:textId="3561B5E0" w:rsidR="002601F6" w:rsidRDefault="00392AB5" w:rsidP="007C1EAA">
      <w:pPr>
        <w:pStyle w:val="Heading1"/>
        <w:jc w:val="both"/>
      </w:pPr>
      <w:r>
        <w:t>Future works:</w:t>
      </w:r>
    </w:p>
    <w:p w14:paraId="14C4A19D" w14:textId="1EA1F37F" w:rsidR="004544D2" w:rsidRPr="008906A5" w:rsidRDefault="00392AB5" w:rsidP="009C7D4D">
      <w:pPr>
        <w:pStyle w:val="ListParagraph"/>
        <w:spacing w:after="0"/>
        <w:ind w:left="360"/>
        <w:jc w:val="both"/>
        <w:rPr>
          <w:rFonts w:cstheme="minorHAnsi"/>
          <w:bCs/>
        </w:rPr>
      </w:pPr>
      <w:r>
        <w:rPr>
          <w:rFonts w:cstheme="minorHAnsi"/>
          <w:bCs/>
        </w:rPr>
        <w:t xml:space="preserve">For the purpose of developing this prototype into </w:t>
      </w:r>
      <w:r w:rsidR="00C57BE3">
        <w:rPr>
          <w:rFonts w:cstheme="minorHAnsi"/>
          <w:bCs/>
        </w:rPr>
        <w:t xml:space="preserve">a working </w:t>
      </w:r>
      <w:r w:rsidR="00C3613E">
        <w:rPr>
          <w:rFonts w:cstheme="minorHAnsi"/>
          <w:bCs/>
        </w:rPr>
        <w:t xml:space="preserve">product, a few requirements have been drafted up and categorised using the </w:t>
      </w:r>
      <w:proofErr w:type="spellStart"/>
      <w:r w:rsidR="00C3613E">
        <w:rPr>
          <w:rFonts w:cstheme="minorHAnsi"/>
          <w:bCs/>
        </w:rPr>
        <w:t>MoSCoW</w:t>
      </w:r>
      <w:proofErr w:type="spellEnd"/>
      <w:r w:rsidR="00C3613E">
        <w:rPr>
          <w:rFonts w:cstheme="minorHAnsi"/>
          <w:bCs/>
        </w:rPr>
        <w:t xml:space="preserve"> model.</w:t>
      </w:r>
      <w:r w:rsidR="008906A5">
        <w:rPr>
          <w:rFonts w:cstheme="minorHAnsi"/>
          <w:bCs/>
        </w:rPr>
        <w:t xml:space="preserve"> Using </w:t>
      </w:r>
      <w:proofErr w:type="spellStart"/>
      <w:r w:rsidR="008906A5">
        <w:rPr>
          <w:rFonts w:cstheme="minorHAnsi"/>
          <w:bCs/>
        </w:rPr>
        <w:t>MoSCow</w:t>
      </w:r>
      <w:proofErr w:type="spellEnd"/>
      <w:r w:rsidR="008906A5">
        <w:rPr>
          <w:rFonts w:cstheme="minorHAnsi"/>
          <w:bCs/>
        </w:rPr>
        <w:t xml:space="preserve"> model</w:t>
      </w:r>
      <w:r w:rsidR="002960B5">
        <w:rPr>
          <w:rFonts w:cstheme="minorHAnsi"/>
          <w:bCs/>
        </w:rPr>
        <w:t xml:space="preserve"> to prioritise design requirements </w:t>
      </w:r>
      <w:r w:rsidR="00DE47B2">
        <w:rPr>
          <w:rFonts w:cstheme="minorHAnsi"/>
          <w:bCs/>
        </w:rPr>
        <w:t xml:space="preserve">helps with </w:t>
      </w:r>
      <w:r w:rsidR="00C0001A">
        <w:rPr>
          <w:rFonts w:cstheme="minorHAnsi"/>
          <w:bCs/>
        </w:rPr>
        <w:t xml:space="preserve">understanding the relative importance among the </w:t>
      </w:r>
      <w:r w:rsidR="00E44435">
        <w:rPr>
          <w:rFonts w:cstheme="minorHAnsi"/>
          <w:bCs/>
        </w:rPr>
        <w:t xml:space="preserve">tasks </w:t>
      </w:r>
      <w:r w:rsidR="00E44435">
        <w:rPr>
          <w:rFonts w:cstheme="minorHAnsi"/>
          <w:bCs/>
        </w:rPr>
        <w:fldChar w:fldCharType="begin"/>
      </w:r>
      <w:r w:rsidR="004B501A">
        <w:rPr>
          <w:rFonts w:cstheme="minorHAnsi"/>
          <w:bCs/>
        </w:rPr>
        <w:instrText xml:space="preserve"> ADDIN ZOTERO_ITEM CSL_CITATION {"citationID":"XoJBV9PO","properties":{"formattedCitation":"(Agile Bussiness Consortium, n.d.)","plainCitation":"(Agile Bussiness Consortium, n.d.)","noteIndex":0},"citationItems":[{"id":561,"uris":["http://zotero.org/users/2977657/items/8FLH4KMS"],"uri":["http://zotero.org/users/2977657/items/8FLH4KMS"],"itemData":{"id":561,"type":"webpage","title":"Chapter 10: MoSCoW Prioritisation","URL":"https://www.agilebusiness.org/page/ProjectFramework_10_MoSCoWPrioritisation","author":[{"family":"Agile Bussiness Consortium","given":""}],"accessed":{"date-parts":[["2019",11,29]]}}}],"schema":"https://github.com/citation-style-language/schema/raw/master/csl-citation.json"} </w:instrText>
      </w:r>
      <w:r w:rsidR="00E44435">
        <w:rPr>
          <w:rFonts w:cstheme="minorHAnsi"/>
          <w:bCs/>
        </w:rPr>
        <w:fldChar w:fldCharType="separate"/>
      </w:r>
      <w:r w:rsidR="004B501A">
        <w:rPr>
          <w:rFonts w:ascii="Calibri" w:cs="Calibri"/>
        </w:rPr>
        <w:t xml:space="preserve">(Agile </w:t>
      </w:r>
      <w:proofErr w:type="spellStart"/>
      <w:r w:rsidR="004B501A">
        <w:rPr>
          <w:rFonts w:ascii="Calibri" w:cs="Calibri"/>
        </w:rPr>
        <w:t>Bussiness</w:t>
      </w:r>
      <w:proofErr w:type="spellEnd"/>
      <w:r w:rsidR="004B501A">
        <w:rPr>
          <w:rFonts w:ascii="Calibri" w:cs="Calibri"/>
        </w:rPr>
        <w:t xml:space="preserve"> Consortium, n.d.)</w:t>
      </w:r>
      <w:r w:rsidR="00E44435">
        <w:rPr>
          <w:rFonts w:cstheme="minorHAnsi"/>
          <w:bCs/>
        </w:rPr>
        <w:fldChar w:fldCharType="end"/>
      </w:r>
      <w:r w:rsidR="009C7D4D">
        <w:rPr>
          <w:rFonts w:cstheme="minorHAnsi"/>
          <w:bCs/>
        </w:rPr>
        <w:t>. This will in turn help us to quickly implement the website via iterations with a deliverable product at the end of each cycle.</w:t>
      </w:r>
    </w:p>
    <w:p w14:paraId="16FB09D9" w14:textId="41B4061A" w:rsidR="00C3613E" w:rsidRDefault="00C3613E" w:rsidP="007C1EAA">
      <w:pPr>
        <w:pStyle w:val="Heading2"/>
        <w:jc w:val="both"/>
      </w:pPr>
      <w:r>
        <w:t>Must have:</w:t>
      </w:r>
    </w:p>
    <w:p w14:paraId="15A00D6A" w14:textId="38E3CD0D" w:rsidR="00672785" w:rsidRDefault="00C3613E" w:rsidP="007C1EAA">
      <w:pPr>
        <w:pStyle w:val="Heading3"/>
        <w:jc w:val="both"/>
      </w:pPr>
      <w:proofErr w:type="spellStart"/>
      <w:r>
        <w:t>Req</w:t>
      </w:r>
      <w:proofErr w:type="spellEnd"/>
      <w:r>
        <w:t xml:space="preserve"> 1:</w:t>
      </w:r>
      <w:r w:rsidR="00672785">
        <w:t xml:space="preserve"> Admin side content management</w:t>
      </w:r>
    </w:p>
    <w:p w14:paraId="325ADBE7" w14:textId="6FFDFABD" w:rsidR="00C3613E" w:rsidRDefault="005350B0" w:rsidP="005A59E6">
      <w:pPr>
        <w:rPr>
          <w:rFonts w:cstheme="minorHAnsi"/>
          <w:bCs/>
        </w:rPr>
      </w:pPr>
      <w:r>
        <w:t xml:space="preserve">This is to enable website administrators to add and update the content of the website without the need of consulting or contacting </w:t>
      </w:r>
      <w:r w:rsidR="005A59E6">
        <w:t>database developer.</w:t>
      </w:r>
    </w:p>
    <w:p w14:paraId="0501BD4D" w14:textId="7D891353" w:rsidR="00672785" w:rsidRDefault="00C3613E" w:rsidP="007C1EAA">
      <w:pPr>
        <w:pStyle w:val="Heading3"/>
        <w:jc w:val="both"/>
      </w:pPr>
      <w:proofErr w:type="spellStart"/>
      <w:r>
        <w:t>Re</w:t>
      </w:r>
      <w:r w:rsidR="00776420">
        <w:t>q</w:t>
      </w:r>
      <w:proofErr w:type="spellEnd"/>
      <w:r>
        <w:t xml:space="preserve"> 2:</w:t>
      </w:r>
      <w:r w:rsidR="00672785" w:rsidRPr="00672785">
        <w:t xml:space="preserve"> </w:t>
      </w:r>
      <w:r w:rsidR="00672785">
        <w:t xml:space="preserve">Order and Payment handling </w:t>
      </w:r>
    </w:p>
    <w:p w14:paraId="6F883E5E" w14:textId="431B5D78" w:rsidR="00C3613E" w:rsidRDefault="005A59E6" w:rsidP="00C61E68">
      <w:pPr>
        <w:rPr>
          <w:rFonts w:cstheme="minorHAnsi"/>
          <w:bCs/>
        </w:rPr>
      </w:pPr>
      <w:r>
        <w:t xml:space="preserve">This is a crucial business function of the website </w:t>
      </w:r>
      <w:r w:rsidR="00BD5063">
        <w:t xml:space="preserve">so recording order details in the database, CMS (Content management system) and </w:t>
      </w:r>
      <w:r w:rsidR="00DF4F65">
        <w:t>also providing users access to their past orders are utmost necessity</w:t>
      </w:r>
      <w:r w:rsidR="00C61E68">
        <w:t xml:space="preserve"> for the website to function properly.</w:t>
      </w:r>
    </w:p>
    <w:p w14:paraId="230D895C" w14:textId="0BDDA4CE" w:rsidR="00672785" w:rsidRDefault="00672785" w:rsidP="007C1EAA">
      <w:pPr>
        <w:pStyle w:val="Heading3"/>
        <w:jc w:val="both"/>
      </w:pPr>
      <w:proofErr w:type="spellStart"/>
      <w:r>
        <w:t>Req</w:t>
      </w:r>
      <w:proofErr w:type="spellEnd"/>
      <w:r>
        <w:t xml:space="preserve"> 3:</w:t>
      </w:r>
      <w:r w:rsidRPr="00672785">
        <w:t xml:space="preserve"> </w:t>
      </w:r>
      <w:r>
        <w:t>Password changing facilities</w:t>
      </w:r>
    </w:p>
    <w:p w14:paraId="79560B11" w14:textId="22DF8A37" w:rsidR="00672785" w:rsidRPr="00672785" w:rsidRDefault="00C61E68" w:rsidP="006B5410">
      <w:pPr>
        <w:rPr>
          <w:rFonts w:cstheme="minorHAnsi"/>
          <w:bCs/>
        </w:rPr>
      </w:pPr>
      <w:r>
        <w:t xml:space="preserve">This is one of the basic security </w:t>
      </w:r>
      <w:proofErr w:type="gramStart"/>
      <w:r>
        <w:t>function</w:t>
      </w:r>
      <w:proofErr w:type="gramEnd"/>
      <w:r>
        <w:t xml:space="preserve"> to ensure proper authentication</w:t>
      </w:r>
      <w:r w:rsidR="006B5410">
        <w:t>.</w:t>
      </w:r>
    </w:p>
    <w:p w14:paraId="2420E6AC" w14:textId="0855225D" w:rsidR="00C3613E" w:rsidRPr="00035084" w:rsidRDefault="00776420" w:rsidP="007C1EAA">
      <w:pPr>
        <w:pStyle w:val="Heading2"/>
        <w:jc w:val="both"/>
        <w:rPr>
          <w:b/>
          <w:bCs/>
        </w:rPr>
      </w:pPr>
      <w:r w:rsidRPr="00035084">
        <w:rPr>
          <w:b/>
          <w:bCs/>
        </w:rPr>
        <w:t>Should have:</w:t>
      </w:r>
    </w:p>
    <w:p w14:paraId="4347889D" w14:textId="202696B3" w:rsidR="00672785" w:rsidRDefault="00776420" w:rsidP="007C1EAA">
      <w:pPr>
        <w:pStyle w:val="Heading3"/>
        <w:jc w:val="both"/>
      </w:pPr>
      <w:proofErr w:type="spellStart"/>
      <w:r>
        <w:t>Req</w:t>
      </w:r>
      <w:proofErr w:type="spellEnd"/>
      <w:r>
        <w:t xml:space="preserve"> 4:</w:t>
      </w:r>
      <w:r w:rsidR="00672785" w:rsidRPr="00672785">
        <w:t xml:space="preserve"> </w:t>
      </w:r>
      <w:r w:rsidR="00672785">
        <w:t>Address validation functionalities</w:t>
      </w:r>
    </w:p>
    <w:p w14:paraId="6DF72353" w14:textId="74890F64" w:rsidR="00776420" w:rsidRDefault="008A54B3" w:rsidP="00976CD2">
      <w:pPr>
        <w:rPr>
          <w:rFonts w:cstheme="minorHAnsi"/>
          <w:bCs/>
        </w:rPr>
      </w:pPr>
      <w:r>
        <w:t xml:space="preserve">Due to the fact that this website main objective is to deliver goods to the customers via post or carrier, it is essential that the delivery address </w:t>
      </w:r>
      <w:r w:rsidR="00976CD2">
        <w:t>is</w:t>
      </w:r>
      <w:r>
        <w:t xml:space="preserve"> validated and confirmed via an official post address validator.</w:t>
      </w:r>
    </w:p>
    <w:p w14:paraId="7C81FB60" w14:textId="49206258" w:rsidR="00672785" w:rsidRDefault="00672785" w:rsidP="007C1EAA">
      <w:pPr>
        <w:pStyle w:val="Heading3"/>
        <w:jc w:val="both"/>
      </w:pPr>
      <w:proofErr w:type="spellStart"/>
      <w:r>
        <w:t>Req</w:t>
      </w:r>
      <w:proofErr w:type="spellEnd"/>
      <w:r>
        <w:t xml:space="preserve"> 5:</w:t>
      </w:r>
      <w:r w:rsidRPr="00672785">
        <w:t xml:space="preserve"> </w:t>
      </w:r>
      <w:r>
        <w:t>Order confirmation emailing</w:t>
      </w:r>
    </w:p>
    <w:p w14:paraId="7A699CE9" w14:textId="163CBC96" w:rsidR="00976CD2" w:rsidRPr="00976CD2" w:rsidRDefault="00976CD2" w:rsidP="00976CD2">
      <w:r>
        <w:t xml:space="preserve">This comes as a standard </w:t>
      </w:r>
      <w:r w:rsidR="00BF5DA2">
        <w:t>in online shopping services to confirm the orders via emails for customer record.</w:t>
      </w:r>
    </w:p>
    <w:p w14:paraId="51D9EB46" w14:textId="25550C16" w:rsidR="00776420" w:rsidRDefault="00776420" w:rsidP="007C1EAA">
      <w:pPr>
        <w:pStyle w:val="Heading2"/>
        <w:jc w:val="both"/>
      </w:pPr>
      <w:r>
        <w:t>Could have:</w:t>
      </w:r>
    </w:p>
    <w:p w14:paraId="690CAE4F" w14:textId="331B715A" w:rsidR="00672785" w:rsidRDefault="00776420" w:rsidP="007C1EAA">
      <w:pPr>
        <w:pStyle w:val="Heading3"/>
        <w:jc w:val="both"/>
      </w:pPr>
      <w:proofErr w:type="spellStart"/>
      <w:r>
        <w:t>Req</w:t>
      </w:r>
      <w:proofErr w:type="spellEnd"/>
      <w:r>
        <w:t xml:space="preserve"> 6:</w:t>
      </w:r>
      <w:r w:rsidR="00672785" w:rsidRPr="00672785">
        <w:t xml:space="preserve"> </w:t>
      </w:r>
      <w:r w:rsidR="00672785">
        <w:t>More polished user interface to attract customers</w:t>
      </w:r>
    </w:p>
    <w:p w14:paraId="3ED85FA3" w14:textId="7123AD7C" w:rsidR="00BF5DA2" w:rsidRPr="00BF5DA2" w:rsidRDefault="00BF5DA2" w:rsidP="00BF5DA2">
      <w:r>
        <w:t xml:space="preserve">More polished CSS and animation </w:t>
      </w:r>
      <w:r w:rsidR="00D92825">
        <w:t xml:space="preserve">would help with the </w:t>
      </w:r>
      <w:proofErr w:type="gramStart"/>
      <w:r w:rsidR="00D92825">
        <w:t>users</w:t>
      </w:r>
      <w:proofErr w:type="gramEnd"/>
      <w:r w:rsidR="00D92825">
        <w:t xml:space="preserve"> experience.</w:t>
      </w:r>
    </w:p>
    <w:p w14:paraId="3CFF4175" w14:textId="2687FA8C" w:rsidR="00776420" w:rsidRDefault="00776420" w:rsidP="007C1EAA">
      <w:pPr>
        <w:pStyle w:val="ListParagraph"/>
        <w:spacing w:after="0"/>
        <w:ind w:left="360"/>
        <w:jc w:val="both"/>
        <w:rPr>
          <w:rFonts w:cstheme="minorHAnsi"/>
          <w:bCs/>
        </w:rPr>
      </w:pPr>
    </w:p>
    <w:p w14:paraId="0F43968A" w14:textId="00C35680" w:rsidR="00672785" w:rsidRDefault="00672785" w:rsidP="007C1EAA">
      <w:pPr>
        <w:pStyle w:val="Heading3"/>
        <w:jc w:val="both"/>
      </w:pPr>
      <w:proofErr w:type="spellStart"/>
      <w:r>
        <w:t>Req</w:t>
      </w:r>
      <w:proofErr w:type="spellEnd"/>
      <w:r>
        <w:t xml:space="preserve"> 7:</w:t>
      </w:r>
      <w:r w:rsidRPr="00672785">
        <w:t xml:space="preserve"> </w:t>
      </w:r>
      <w:r>
        <w:t>Security functionalities (Session time out, password hashing for database storage, auto erasure of inactivate accounts)</w:t>
      </w:r>
    </w:p>
    <w:p w14:paraId="6233979F" w14:textId="01B189FC" w:rsidR="00672785" w:rsidRPr="00DD71A9" w:rsidRDefault="00D92825" w:rsidP="00DD71A9">
      <w:r>
        <w:t xml:space="preserve">As security is a concern in every aspect that we come across </w:t>
      </w:r>
      <w:r w:rsidR="00DD71A9">
        <w:t xml:space="preserve">especially with the GDPR in effect, protecting user’s security, privacy is our concern as well. Therefore, it is demanded that our website should implement a session timeout to protect users from unauthorised access, password hashing </w:t>
      </w:r>
      <w:r w:rsidR="00DD71A9">
        <w:lastRenderedPageBreak/>
        <w:t>storing instead of storing raw password for enhanced security, auto erasure of inactivate accounts to comply with GDPR regulation.</w:t>
      </w:r>
    </w:p>
    <w:p w14:paraId="3F2FC606" w14:textId="3C31609D" w:rsidR="00776420" w:rsidRDefault="00EB4251" w:rsidP="007C1EAA">
      <w:pPr>
        <w:pStyle w:val="Heading2"/>
        <w:jc w:val="both"/>
      </w:pPr>
      <w:r>
        <w:t>Won’t have</w:t>
      </w:r>
      <w:r w:rsidR="00622D0D">
        <w:t xml:space="preserve"> (at this time)</w:t>
      </w:r>
      <w:r>
        <w:t>:</w:t>
      </w:r>
    </w:p>
    <w:p w14:paraId="2F46326F" w14:textId="5845B2DC" w:rsidR="00672785" w:rsidRDefault="00894E0C" w:rsidP="007C1EAA">
      <w:pPr>
        <w:pStyle w:val="Heading3"/>
        <w:jc w:val="both"/>
      </w:pPr>
      <w:r>
        <w:t>Reg 8</w:t>
      </w:r>
      <w:r w:rsidR="00A42D26">
        <w:t>:</w:t>
      </w:r>
      <w:r w:rsidR="00672785" w:rsidRPr="00672785">
        <w:t xml:space="preserve"> </w:t>
      </w:r>
      <w:r w:rsidR="00672785">
        <w:t>Delivery tracking functionalities</w:t>
      </w:r>
    </w:p>
    <w:p w14:paraId="50693C8A" w14:textId="537AD0E5" w:rsidR="00110050" w:rsidRPr="00DD71A9" w:rsidRDefault="00DD71A9" w:rsidP="00DD71A9">
      <w:pPr>
        <w:spacing w:after="0"/>
        <w:jc w:val="both"/>
        <w:rPr>
          <w:rFonts w:cstheme="minorHAnsi"/>
          <w:bCs/>
        </w:rPr>
      </w:pPr>
      <w:r>
        <w:rPr>
          <w:rFonts w:cstheme="minorHAnsi"/>
          <w:bCs/>
        </w:rPr>
        <w:t xml:space="preserve">This has been decided to be left out as we can use delivery carrier services and it should be their </w:t>
      </w:r>
      <w:r w:rsidR="001C44F7">
        <w:rPr>
          <w:rFonts w:cstheme="minorHAnsi"/>
          <w:bCs/>
        </w:rPr>
        <w:t xml:space="preserve">responsibility to provide us with secured trackable delivery </w:t>
      </w:r>
      <w:r w:rsidR="00622D0D">
        <w:rPr>
          <w:rFonts w:cstheme="minorHAnsi"/>
          <w:bCs/>
        </w:rPr>
        <w:t>method. Hence, we do not have to develop this functionality and can save the initial cost of business.</w:t>
      </w:r>
    </w:p>
    <w:p w14:paraId="6AFEE286" w14:textId="2B6B5901" w:rsidR="00110050" w:rsidRPr="00434024" w:rsidRDefault="00110050" w:rsidP="007C1EAA">
      <w:pPr>
        <w:pStyle w:val="ListParagraph"/>
        <w:spacing w:after="0"/>
        <w:ind w:left="360"/>
        <w:jc w:val="both"/>
        <w:rPr>
          <w:rFonts w:cstheme="minorHAnsi"/>
          <w:b/>
        </w:rPr>
      </w:pPr>
      <w:r w:rsidRPr="00434024">
        <w:rPr>
          <w:rFonts w:cstheme="minorHAnsi"/>
          <w:b/>
        </w:rPr>
        <w:t>Word count:</w:t>
      </w:r>
      <w:r w:rsidR="00622D0D">
        <w:rPr>
          <w:rFonts w:cstheme="minorHAnsi"/>
          <w:b/>
        </w:rPr>
        <w:t xml:space="preserve"> 388</w:t>
      </w:r>
    </w:p>
    <w:p w14:paraId="0840BC5A" w14:textId="010C3F1E" w:rsidR="00A42D26" w:rsidRDefault="00A42D26" w:rsidP="007C1EAA">
      <w:pPr>
        <w:pStyle w:val="Heading1"/>
        <w:jc w:val="both"/>
      </w:pPr>
      <w:r>
        <w:t>Reflection</w:t>
      </w:r>
    </w:p>
    <w:p w14:paraId="67F1EC31" w14:textId="44F85896" w:rsidR="00110050" w:rsidRDefault="006D06EE" w:rsidP="007C1EAA">
      <w:pPr>
        <w:jc w:val="both"/>
        <w:rPr>
          <w:lang w:val="en-US" w:bidi="en-US"/>
        </w:rPr>
      </w:pPr>
      <w:r>
        <w:rPr>
          <w:lang w:val="en-US" w:bidi="en-US"/>
        </w:rPr>
        <w:t xml:space="preserve">During the course of this </w:t>
      </w:r>
      <w:r w:rsidR="00D62A58">
        <w:rPr>
          <w:lang w:val="en-US" w:bidi="en-US"/>
        </w:rPr>
        <w:t xml:space="preserve">module, I have learned new technologies such as </w:t>
      </w:r>
      <w:proofErr w:type="spellStart"/>
      <w:proofErr w:type="gramStart"/>
      <w:r w:rsidR="00D62A58">
        <w:rPr>
          <w:lang w:val="en-US" w:bidi="en-US"/>
        </w:rPr>
        <w:t>php,mysql</w:t>
      </w:r>
      <w:proofErr w:type="spellEnd"/>
      <w:proofErr w:type="gramEnd"/>
      <w:r w:rsidR="00D62A58">
        <w:rPr>
          <w:lang w:val="en-US" w:bidi="en-US"/>
        </w:rPr>
        <w:t xml:space="preserve"> along with the procedure and standard in designing a modern interactive </w:t>
      </w:r>
      <w:r w:rsidR="008B74C3">
        <w:rPr>
          <w:lang w:val="en-US" w:bidi="en-US"/>
        </w:rPr>
        <w:t>website and also to document and explaining my work via written report.</w:t>
      </w:r>
    </w:p>
    <w:p w14:paraId="066B5F11" w14:textId="00767E30" w:rsidR="008B74C3" w:rsidRDefault="004A17F7" w:rsidP="007C1EAA">
      <w:pPr>
        <w:jc w:val="both"/>
        <w:rPr>
          <w:lang w:val="en-US" w:bidi="en-US"/>
        </w:rPr>
      </w:pPr>
      <w:r>
        <w:rPr>
          <w:lang w:val="en-US" w:bidi="en-US"/>
        </w:rPr>
        <w:t xml:space="preserve">In this coursework, a multiple number of sources have been used such as lecture and tutorial notes from my professor Dr </w:t>
      </w:r>
      <w:r w:rsidR="00885896">
        <w:rPr>
          <w:lang w:val="en-US" w:bidi="en-US"/>
        </w:rPr>
        <w:t xml:space="preserve">M J Rutter and </w:t>
      </w:r>
      <w:r w:rsidR="00627242">
        <w:rPr>
          <w:lang w:val="en-US" w:bidi="en-US"/>
        </w:rPr>
        <w:t>also from the internet.</w:t>
      </w:r>
    </w:p>
    <w:p w14:paraId="5CD3B64D" w14:textId="0F49C32D" w:rsidR="00681414" w:rsidRDefault="00681414" w:rsidP="007C1EAA">
      <w:pPr>
        <w:jc w:val="both"/>
        <w:rPr>
          <w:lang w:val="en-US" w:bidi="en-US"/>
        </w:rPr>
      </w:pPr>
      <w:r>
        <w:rPr>
          <w:lang w:val="en-US" w:bidi="en-US"/>
        </w:rPr>
        <w:t xml:space="preserve">I have managed to use external </w:t>
      </w:r>
      <w:proofErr w:type="spellStart"/>
      <w:r>
        <w:rPr>
          <w:lang w:val="en-US" w:bidi="en-US"/>
        </w:rPr>
        <w:t>javascipt</w:t>
      </w:r>
      <w:proofErr w:type="spellEnd"/>
      <w:r>
        <w:rPr>
          <w:lang w:val="en-US" w:bidi="en-US"/>
        </w:rPr>
        <w:t xml:space="preserve"> validator plugin from </w:t>
      </w:r>
      <w:proofErr w:type="gramStart"/>
      <w:r w:rsidRPr="00681414">
        <w:rPr>
          <w:i/>
          <w:iCs/>
          <w:lang w:val="en-US" w:bidi="en-US"/>
        </w:rPr>
        <w:t>JavaScript-Coder.com</w:t>
      </w:r>
      <w:r>
        <w:rPr>
          <w:i/>
          <w:iCs/>
          <w:lang w:val="en-US" w:bidi="en-US"/>
        </w:rPr>
        <w:t xml:space="preserve"> </w:t>
      </w:r>
      <w:r>
        <w:rPr>
          <w:lang w:val="en-US" w:bidi="en-US"/>
        </w:rPr>
        <w:t xml:space="preserve"> to</w:t>
      </w:r>
      <w:proofErr w:type="gramEnd"/>
      <w:r>
        <w:rPr>
          <w:lang w:val="en-US" w:bidi="en-US"/>
        </w:rPr>
        <w:t xml:space="preserve"> validate client-input as well as </w:t>
      </w:r>
      <w:r w:rsidR="008C179E">
        <w:rPr>
          <w:lang w:val="en-US" w:bidi="en-US"/>
        </w:rPr>
        <w:t xml:space="preserve">self-written </w:t>
      </w:r>
      <w:proofErr w:type="spellStart"/>
      <w:r w:rsidR="008C179E">
        <w:rPr>
          <w:lang w:val="en-US" w:bidi="en-US"/>
        </w:rPr>
        <w:t>javacript</w:t>
      </w:r>
      <w:proofErr w:type="spellEnd"/>
      <w:r w:rsidR="008C179E">
        <w:rPr>
          <w:lang w:val="en-US" w:bidi="en-US"/>
        </w:rPr>
        <w:t xml:space="preserve"> functions to do it myself.</w:t>
      </w:r>
    </w:p>
    <w:p w14:paraId="1BD14DD9" w14:textId="6838037D" w:rsidR="008C179E" w:rsidRDefault="008C179E" w:rsidP="007C1EAA">
      <w:pPr>
        <w:jc w:val="both"/>
        <w:rPr>
          <w:lang w:val="en-US" w:bidi="en-US"/>
        </w:rPr>
      </w:pPr>
      <w:r>
        <w:rPr>
          <w:lang w:val="en-US" w:bidi="en-US"/>
        </w:rPr>
        <w:t xml:space="preserve">I have </w:t>
      </w:r>
      <w:r w:rsidR="00AF0AB5">
        <w:rPr>
          <w:lang w:val="en-US" w:bidi="en-US"/>
        </w:rPr>
        <w:t>been able use database to dynamically display my website content at this stage.</w:t>
      </w:r>
    </w:p>
    <w:p w14:paraId="47EAB28B" w14:textId="0E842E91" w:rsidR="003E0CC7" w:rsidRPr="00681414" w:rsidRDefault="003E0CC7" w:rsidP="007C1EAA">
      <w:pPr>
        <w:jc w:val="both"/>
        <w:rPr>
          <w:lang w:val="en-US" w:bidi="en-US"/>
        </w:rPr>
      </w:pPr>
      <w:r>
        <w:rPr>
          <w:lang w:val="en-US" w:bidi="en-US"/>
        </w:rPr>
        <w:t xml:space="preserve">However, for future work, I could have the website </w:t>
      </w:r>
      <w:r w:rsidR="00472647">
        <w:rPr>
          <w:lang w:val="en-US" w:bidi="en-US"/>
        </w:rPr>
        <w:t xml:space="preserve">configurations tidied up and php functions to be grouped in a </w:t>
      </w:r>
      <w:proofErr w:type="spellStart"/>
      <w:r w:rsidR="00472647">
        <w:rPr>
          <w:lang w:val="en-US" w:bidi="en-US"/>
        </w:rPr>
        <w:t>phpAssist</w:t>
      </w:r>
      <w:proofErr w:type="spellEnd"/>
      <w:r w:rsidR="00472647">
        <w:rPr>
          <w:lang w:val="en-US" w:bidi="en-US"/>
        </w:rPr>
        <w:t xml:space="preserve"> folder instead of </w:t>
      </w:r>
      <w:r w:rsidR="00D93143">
        <w:rPr>
          <w:lang w:val="en-US" w:bidi="en-US"/>
        </w:rPr>
        <w:t>typing it on the web page directly.</w:t>
      </w:r>
      <w:r>
        <w:rPr>
          <w:lang w:val="en-US" w:bidi="en-US"/>
        </w:rPr>
        <w:t xml:space="preserve"> </w:t>
      </w:r>
    </w:p>
    <w:p w14:paraId="4DDE22B6" w14:textId="16ED6ED8" w:rsidR="00110050" w:rsidRPr="001A0B37" w:rsidRDefault="00110050" w:rsidP="007C1EAA">
      <w:pPr>
        <w:ind w:firstLine="540"/>
        <w:jc w:val="both"/>
        <w:rPr>
          <w:b/>
          <w:bCs/>
          <w:lang w:val="en-US" w:bidi="en-US"/>
        </w:rPr>
      </w:pPr>
      <w:r w:rsidRPr="001A0B37">
        <w:rPr>
          <w:b/>
          <w:bCs/>
          <w:lang w:val="en-US" w:bidi="en-US"/>
        </w:rPr>
        <w:t>Word count:</w:t>
      </w:r>
      <w:r w:rsidR="00D93143" w:rsidRPr="001A0B37">
        <w:rPr>
          <w:b/>
          <w:bCs/>
          <w:lang w:val="en-US" w:bidi="en-US"/>
        </w:rPr>
        <w:t xml:space="preserve"> 136</w:t>
      </w:r>
    </w:p>
    <w:p w14:paraId="58A5B0FE" w14:textId="7C0D54B3" w:rsidR="00A42D26" w:rsidRDefault="00381A70" w:rsidP="007C1EAA">
      <w:pPr>
        <w:pStyle w:val="Heading1"/>
        <w:jc w:val="both"/>
      </w:pPr>
      <w:r>
        <w:t>Demonstration</w:t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val="en-GB" w:bidi="ar-SA"/>
        </w:rPr>
        <w:id w:val="1278446845"/>
        <w:docPartObj>
          <w:docPartGallery w:val="Bibliographies"/>
          <w:docPartUnique/>
        </w:docPartObj>
      </w:sdtPr>
      <w:sdtEndPr/>
      <w:sdtContent>
        <w:p w14:paraId="4342F885" w14:textId="0D2D837B" w:rsidR="00381A70" w:rsidRDefault="00381A70" w:rsidP="007C1EAA">
          <w:pPr>
            <w:pStyle w:val="Heading1"/>
            <w:jc w:val="both"/>
          </w:pPr>
          <w:r>
            <w:t>Works Cited</w:t>
          </w:r>
        </w:p>
        <w:p w14:paraId="66661B97" w14:textId="77777777" w:rsidR="00C937C6" w:rsidRPr="00C937C6" w:rsidRDefault="00C937C6" w:rsidP="00C937C6">
          <w:pPr>
            <w:pStyle w:val="Bibliography"/>
            <w:rPr>
              <w:rFonts w:ascii="Calibri" w:cs="Calibri"/>
            </w:rPr>
          </w:pPr>
          <w:r>
            <w:fldChar w:fldCharType="begin"/>
          </w:r>
          <w:r>
            <w:instrText xml:space="preserve"> ADDIN ZOTERO_BIBL {"uncited":[],"omitted":[],"custom":[]} CSL_BIBLIOGRAPHY </w:instrText>
          </w:r>
          <w:r>
            <w:fldChar w:fldCharType="separate"/>
          </w:r>
          <w:r w:rsidRPr="00C937C6">
            <w:rPr>
              <w:rFonts w:ascii="Calibri" w:cs="Calibri"/>
            </w:rPr>
            <w:t xml:space="preserve">Agile </w:t>
          </w:r>
          <w:proofErr w:type="spellStart"/>
          <w:r w:rsidRPr="00C937C6">
            <w:rPr>
              <w:rFonts w:ascii="Calibri" w:cs="Calibri"/>
            </w:rPr>
            <w:t>Bussiness</w:t>
          </w:r>
          <w:proofErr w:type="spellEnd"/>
          <w:r w:rsidRPr="00C937C6">
            <w:rPr>
              <w:rFonts w:ascii="Calibri" w:cs="Calibri"/>
            </w:rPr>
            <w:t xml:space="preserve"> Consortium, n.d. Chapter 10: </w:t>
          </w:r>
          <w:proofErr w:type="spellStart"/>
          <w:r w:rsidRPr="00C937C6">
            <w:rPr>
              <w:rFonts w:ascii="Calibri" w:cs="Calibri"/>
            </w:rPr>
            <w:t>MoSCoW</w:t>
          </w:r>
          <w:proofErr w:type="spellEnd"/>
          <w:r w:rsidRPr="00C937C6">
            <w:rPr>
              <w:rFonts w:ascii="Calibri" w:cs="Calibri"/>
            </w:rPr>
            <w:t xml:space="preserve"> Prioritisation [WWW Document]. URL https://www.agilebusiness.org/page/ProjectFramework_10_MoSCoWPrioritisation (accessed 11.29.19).</w:t>
          </w:r>
        </w:p>
        <w:p w14:paraId="7B44D570" w14:textId="02723E69" w:rsidR="00381A70" w:rsidRDefault="00C937C6" w:rsidP="007C1EAA">
          <w:pPr>
            <w:jc w:val="both"/>
          </w:pPr>
          <w:r>
            <w:fldChar w:fldCharType="end"/>
          </w:r>
        </w:p>
      </w:sdtContent>
    </w:sdt>
    <w:p w14:paraId="26773F7B" w14:textId="77777777" w:rsidR="00381A70" w:rsidRPr="00381A70" w:rsidRDefault="00381A70" w:rsidP="007C1EAA">
      <w:pPr>
        <w:jc w:val="both"/>
        <w:rPr>
          <w:lang w:val="en-US" w:bidi="en-US"/>
        </w:rPr>
      </w:pPr>
    </w:p>
    <w:sectPr w:rsidR="00381A70" w:rsidRPr="00381A70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77F5778" w14:textId="77777777" w:rsidR="006A2CB0" w:rsidRDefault="006A2CB0" w:rsidP="003A09D8">
      <w:pPr>
        <w:spacing w:after="0" w:line="240" w:lineRule="auto"/>
      </w:pPr>
      <w:r>
        <w:separator/>
      </w:r>
    </w:p>
  </w:endnote>
  <w:endnote w:type="continuationSeparator" w:id="0">
    <w:p w14:paraId="2A7B0919" w14:textId="77777777" w:rsidR="006A2CB0" w:rsidRDefault="006A2CB0" w:rsidP="003A09D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7833625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55FB17E" w14:textId="37284D20" w:rsidR="00D466CB" w:rsidRDefault="00D466CB" w:rsidP="00A541E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C0CF7E0" w14:textId="77777777" w:rsidR="00D466CB" w:rsidRDefault="00D466CB" w:rsidP="00D466CB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41664058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351ABE73" w14:textId="209E5984" w:rsidR="00D466CB" w:rsidRDefault="00D466CB" w:rsidP="00A541E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4196FC1" w14:textId="4DCA9FF0" w:rsidR="003A09D8" w:rsidRDefault="003A09D8" w:rsidP="00D466CB">
    <w:pPr>
      <w:pStyle w:val="Footer"/>
      <w:ind w:right="360"/>
      <w:jc w:val="center"/>
    </w:pPr>
    <w:r>
      <w:t xml:space="preserve">Nhut M Vo – 40452569 – CW </w:t>
    </w:r>
    <w:r w:rsidR="00F0018A">
      <w:t>2</w:t>
    </w:r>
    <w:bookmarkStart w:id="0" w:name="_GoBack"/>
    <w:bookmarkEnd w:id="0"/>
    <w:r>
      <w:t xml:space="preserve"> Report - </w:t>
    </w:r>
    <w:r w:rsidRPr="003A09D8">
      <w:t>SET11112</w:t>
    </w:r>
    <w:r w:rsidR="00D466CB">
      <w:tab/>
    </w:r>
    <w:r w:rsidR="00D466CB">
      <w:tab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0F228DE" w14:textId="77777777" w:rsidR="00F0018A" w:rsidRDefault="00F0018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D990E88" w14:textId="77777777" w:rsidR="006A2CB0" w:rsidRDefault="006A2CB0" w:rsidP="003A09D8">
      <w:pPr>
        <w:spacing w:after="0" w:line="240" w:lineRule="auto"/>
      </w:pPr>
      <w:r>
        <w:separator/>
      </w:r>
    </w:p>
  </w:footnote>
  <w:footnote w:type="continuationSeparator" w:id="0">
    <w:p w14:paraId="0D177880" w14:textId="77777777" w:rsidR="006A2CB0" w:rsidRDefault="006A2CB0" w:rsidP="003A09D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7EAEE0" w14:textId="77777777" w:rsidR="00F0018A" w:rsidRDefault="00F0018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AF428E" w14:textId="7735CBFC" w:rsidR="003A09D8" w:rsidRDefault="003A09D8" w:rsidP="003A09D8">
    <w:pPr>
      <w:pStyle w:val="Header"/>
      <w:jc w:val="right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B72B24" w14:textId="77777777" w:rsidR="00F0018A" w:rsidRDefault="00F0018A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EB3A01"/>
    <w:multiLevelType w:val="hybridMultilevel"/>
    <w:tmpl w:val="6BF4E55C"/>
    <w:lvl w:ilvl="0" w:tplc="0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2B491F"/>
    <w:multiLevelType w:val="hybridMultilevel"/>
    <w:tmpl w:val="8ED274D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344553"/>
    <w:multiLevelType w:val="multilevel"/>
    <w:tmpl w:val="B782A37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3" w15:restartNumberingAfterBreak="0">
    <w:nsid w:val="184F460E"/>
    <w:multiLevelType w:val="hybridMultilevel"/>
    <w:tmpl w:val="602AC824"/>
    <w:lvl w:ilvl="0" w:tplc="00ECC7A4">
      <w:start w:val="25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187D235D"/>
    <w:multiLevelType w:val="hybridMultilevel"/>
    <w:tmpl w:val="0E1ED69C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AE90DEB"/>
    <w:multiLevelType w:val="hybridMultilevel"/>
    <w:tmpl w:val="280CBD5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5106E1B"/>
    <w:multiLevelType w:val="hybridMultilevel"/>
    <w:tmpl w:val="96C6C1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C936407"/>
    <w:multiLevelType w:val="hybridMultilevel"/>
    <w:tmpl w:val="BF92B98E"/>
    <w:lvl w:ilvl="0" w:tplc="89A03BF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1A201BF"/>
    <w:multiLevelType w:val="multilevel"/>
    <w:tmpl w:val="7FF2092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9" w15:restartNumberingAfterBreak="0">
    <w:nsid w:val="5C2A0611"/>
    <w:multiLevelType w:val="hybridMultilevel"/>
    <w:tmpl w:val="DE0276B4"/>
    <w:lvl w:ilvl="0" w:tplc="AAAAD916">
      <w:start w:val="1"/>
      <w:numFmt w:val="upperRoman"/>
      <w:pStyle w:val="Heading1"/>
      <w:lvlText w:val="%1."/>
      <w:lvlJc w:val="right"/>
      <w:pPr>
        <w:ind w:left="720" w:hanging="18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60B10E0"/>
    <w:multiLevelType w:val="hybridMultilevel"/>
    <w:tmpl w:val="0828334C"/>
    <w:lvl w:ilvl="0" w:tplc="67D6DD92">
      <w:start w:val="1"/>
      <w:numFmt w:val="bullet"/>
      <w:pStyle w:val="Heading3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5"/>
  </w:num>
  <w:num w:numId="3">
    <w:abstractNumId w:val="8"/>
  </w:num>
  <w:num w:numId="4">
    <w:abstractNumId w:val="3"/>
  </w:num>
  <w:num w:numId="5">
    <w:abstractNumId w:val="4"/>
  </w:num>
  <w:num w:numId="6">
    <w:abstractNumId w:val="1"/>
  </w:num>
  <w:num w:numId="7">
    <w:abstractNumId w:val="0"/>
  </w:num>
  <w:num w:numId="8">
    <w:abstractNumId w:val="2"/>
  </w:num>
  <w:num w:numId="9">
    <w:abstractNumId w:val="6"/>
  </w:num>
  <w:num w:numId="10">
    <w:abstractNumId w:val="9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A09D8"/>
    <w:rsid w:val="00003682"/>
    <w:rsid w:val="000174B1"/>
    <w:rsid w:val="00024017"/>
    <w:rsid w:val="00035084"/>
    <w:rsid w:val="00063F5F"/>
    <w:rsid w:val="00066126"/>
    <w:rsid w:val="00073D64"/>
    <w:rsid w:val="000A2337"/>
    <w:rsid w:val="000A3C32"/>
    <w:rsid w:val="000A421F"/>
    <w:rsid w:val="000A6B41"/>
    <w:rsid w:val="000C6A21"/>
    <w:rsid w:val="000D327E"/>
    <w:rsid w:val="000E1CED"/>
    <w:rsid w:val="000E46AE"/>
    <w:rsid w:val="000E6DCA"/>
    <w:rsid w:val="000F1C6D"/>
    <w:rsid w:val="000F2073"/>
    <w:rsid w:val="00110050"/>
    <w:rsid w:val="001407D3"/>
    <w:rsid w:val="00146413"/>
    <w:rsid w:val="0014786E"/>
    <w:rsid w:val="001532EE"/>
    <w:rsid w:val="001670C7"/>
    <w:rsid w:val="00172EF6"/>
    <w:rsid w:val="001969E1"/>
    <w:rsid w:val="001A0B37"/>
    <w:rsid w:val="001C43C9"/>
    <w:rsid w:val="001C44F7"/>
    <w:rsid w:val="001D6714"/>
    <w:rsid w:val="001F189D"/>
    <w:rsid w:val="00241D26"/>
    <w:rsid w:val="00255B99"/>
    <w:rsid w:val="0025644B"/>
    <w:rsid w:val="002601F6"/>
    <w:rsid w:val="00286E90"/>
    <w:rsid w:val="002960B5"/>
    <w:rsid w:val="002A6B8E"/>
    <w:rsid w:val="002B3F79"/>
    <w:rsid w:val="002B5D62"/>
    <w:rsid w:val="002C0FE7"/>
    <w:rsid w:val="002C773D"/>
    <w:rsid w:val="002D0FFB"/>
    <w:rsid w:val="002D6583"/>
    <w:rsid w:val="00322D20"/>
    <w:rsid w:val="00324104"/>
    <w:rsid w:val="00333427"/>
    <w:rsid w:val="003616CF"/>
    <w:rsid w:val="00364EC8"/>
    <w:rsid w:val="003660BE"/>
    <w:rsid w:val="003779FD"/>
    <w:rsid w:val="00381A70"/>
    <w:rsid w:val="00392A17"/>
    <w:rsid w:val="00392AB5"/>
    <w:rsid w:val="003A09D8"/>
    <w:rsid w:val="003A4CB8"/>
    <w:rsid w:val="003B4C9A"/>
    <w:rsid w:val="003B4CF9"/>
    <w:rsid w:val="003E0CC7"/>
    <w:rsid w:val="004056CF"/>
    <w:rsid w:val="00412F6C"/>
    <w:rsid w:val="004141A8"/>
    <w:rsid w:val="00422F4C"/>
    <w:rsid w:val="00434024"/>
    <w:rsid w:val="00437407"/>
    <w:rsid w:val="004544D2"/>
    <w:rsid w:val="00470AD8"/>
    <w:rsid w:val="00470BD9"/>
    <w:rsid w:val="00472647"/>
    <w:rsid w:val="00476060"/>
    <w:rsid w:val="00493360"/>
    <w:rsid w:val="00493649"/>
    <w:rsid w:val="00496D25"/>
    <w:rsid w:val="004A17F7"/>
    <w:rsid w:val="004A39D4"/>
    <w:rsid w:val="004A71E6"/>
    <w:rsid w:val="004B501A"/>
    <w:rsid w:val="004C4AC7"/>
    <w:rsid w:val="004E0A17"/>
    <w:rsid w:val="004E2251"/>
    <w:rsid w:val="005350B0"/>
    <w:rsid w:val="00537ACF"/>
    <w:rsid w:val="005A0716"/>
    <w:rsid w:val="005A59E6"/>
    <w:rsid w:val="005D2BD1"/>
    <w:rsid w:val="005E7DB4"/>
    <w:rsid w:val="005F0AE6"/>
    <w:rsid w:val="00622D0D"/>
    <w:rsid w:val="00627242"/>
    <w:rsid w:val="0065341A"/>
    <w:rsid w:val="00655D56"/>
    <w:rsid w:val="00660F42"/>
    <w:rsid w:val="00672785"/>
    <w:rsid w:val="00681414"/>
    <w:rsid w:val="006A2CB0"/>
    <w:rsid w:val="006B1748"/>
    <w:rsid w:val="006B2E6B"/>
    <w:rsid w:val="006B5410"/>
    <w:rsid w:val="006C113E"/>
    <w:rsid w:val="006C6BC8"/>
    <w:rsid w:val="006D06EE"/>
    <w:rsid w:val="006D6F62"/>
    <w:rsid w:val="006E4326"/>
    <w:rsid w:val="006F75FB"/>
    <w:rsid w:val="006F789E"/>
    <w:rsid w:val="007176FC"/>
    <w:rsid w:val="00720866"/>
    <w:rsid w:val="0072585C"/>
    <w:rsid w:val="00741358"/>
    <w:rsid w:val="00751B99"/>
    <w:rsid w:val="00772890"/>
    <w:rsid w:val="00776420"/>
    <w:rsid w:val="007B02E0"/>
    <w:rsid w:val="007B183B"/>
    <w:rsid w:val="007B564A"/>
    <w:rsid w:val="007B77E8"/>
    <w:rsid w:val="007B7DF7"/>
    <w:rsid w:val="007C0F3D"/>
    <w:rsid w:val="007C1EAA"/>
    <w:rsid w:val="007C6DD4"/>
    <w:rsid w:val="007D47FD"/>
    <w:rsid w:val="007D7623"/>
    <w:rsid w:val="007F19DC"/>
    <w:rsid w:val="00832FE0"/>
    <w:rsid w:val="008457C4"/>
    <w:rsid w:val="00853DE0"/>
    <w:rsid w:val="00865CF9"/>
    <w:rsid w:val="00884A68"/>
    <w:rsid w:val="00885896"/>
    <w:rsid w:val="00887CA4"/>
    <w:rsid w:val="008906A5"/>
    <w:rsid w:val="00894E0C"/>
    <w:rsid w:val="008A54B3"/>
    <w:rsid w:val="008A6475"/>
    <w:rsid w:val="008B34B2"/>
    <w:rsid w:val="008B530A"/>
    <w:rsid w:val="008B64C3"/>
    <w:rsid w:val="008B74C3"/>
    <w:rsid w:val="008C0856"/>
    <w:rsid w:val="008C179E"/>
    <w:rsid w:val="008E59B3"/>
    <w:rsid w:val="0091646E"/>
    <w:rsid w:val="00917C58"/>
    <w:rsid w:val="0093338A"/>
    <w:rsid w:val="00935A1F"/>
    <w:rsid w:val="00953D3C"/>
    <w:rsid w:val="009565AE"/>
    <w:rsid w:val="0096441D"/>
    <w:rsid w:val="009737AA"/>
    <w:rsid w:val="00973984"/>
    <w:rsid w:val="00976CD2"/>
    <w:rsid w:val="009A2673"/>
    <w:rsid w:val="009A43A6"/>
    <w:rsid w:val="009C295A"/>
    <w:rsid w:val="009C7D4D"/>
    <w:rsid w:val="009E1475"/>
    <w:rsid w:val="009F0212"/>
    <w:rsid w:val="00A037A3"/>
    <w:rsid w:val="00A24271"/>
    <w:rsid w:val="00A249CB"/>
    <w:rsid w:val="00A2665B"/>
    <w:rsid w:val="00A276E9"/>
    <w:rsid w:val="00A31E31"/>
    <w:rsid w:val="00A409DA"/>
    <w:rsid w:val="00A42D26"/>
    <w:rsid w:val="00A54A1C"/>
    <w:rsid w:val="00A57E1F"/>
    <w:rsid w:val="00A6682B"/>
    <w:rsid w:val="00A93662"/>
    <w:rsid w:val="00A978E7"/>
    <w:rsid w:val="00AA08DA"/>
    <w:rsid w:val="00AD0098"/>
    <w:rsid w:val="00AE3B63"/>
    <w:rsid w:val="00AF0AB5"/>
    <w:rsid w:val="00B03169"/>
    <w:rsid w:val="00B23727"/>
    <w:rsid w:val="00B3665E"/>
    <w:rsid w:val="00B45F77"/>
    <w:rsid w:val="00B53B9C"/>
    <w:rsid w:val="00B654A0"/>
    <w:rsid w:val="00B76262"/>
    <w:rsid w:val="00B856F0"/>
    <w:rsid w:val="00BB1500"/>
    <w:rsid w:val="00BC23B4"/>
    <w:rsid w:val="00BC4897"/>
    <w:rsid w:val="00BD1848"/>
    <w:rsid w:val="00BD5063"/>
    <w:rsid w:val="00BD71B4"/>
    <w:rsid w:val="00BE5686"/>
    <w:rsid w:val="00BF0211"/>
    <w:rsid w:val="00BF0D98"/>
    <w:rsid w:val="00BF5DA2"/>
    <w:rsid w:val="00C0001A"/>
    <w:rsid w:val="00C30BD2"/>
    <w:rsid w:val="00C34F88"/>
    <w:rsid w:val="00C3613E"/>
    <w:rsid w:val="00C4197E"/>
    <w:rsid w:val="00C5105A"/>
    <w:rsid w:val="00C57BE3"/>
    <w:rsid w:val="00C61E68"/>
    <w:rsid w:val="00C817B9"/>
    <w:rsid w:val="00C937C6"/>
    <w:rsid w:val="00C95426"/>
    <w:rsid w:val="00CB6E5B"/>
    <w:rsid w:val="00CC0FAC"/>
    <w:rsid w:val="00CC5162"/>
    <w:rsid w:val="00CF2727"/>
    <w:rsid w:val="00D078C8"/>
    <w:rsid w:val="00D172FF"/>
    <w:rsid w:val="00D4281F"/>
    <w:rsid w:val="00D466CB"/>
    <w:rsid w:val="00D55762"/>
    <w:rsid w:val="00D62A58"/>
    <w:rsid w:val="00D709C0"/>
    <w:rsid w:val="00D92825"/>
    <w:rsid w:val="00D93143"/>
    <w:rsid w:val="00DA50C3"/>
    <w:rsid w:val="00DB4A58"/>
    <w:rsid w:val="00DB7962"/>
    <w:rsid w:val="00DC0086"/>
    <w:rsid w:val="00DD71A9"/>
    <w:rsid w:val="00DE47B2"/>
    <w:rsid w:val="00DE5896"/>
    <w:rsid w:val="00DE6409"/>
    <w:rsid w:val="00DF4F65"/>
    <w:rsid w:val="00E06126"/>
    <w:rsid w:val="00E44435"/>
    <w:rsid w:val="00E50993"/>
    <w:rsid w:val="00E8207D"/>
    <w:rsid w:val="00E9710F"/>
    <w:rsid w:val="00EB4251"/>
    <w:rsid w:val="00EC6C06"/>
    <w:rsid w:val="00EE0250"/>
    <w:rsid w:val="00F0018A"/>
    <w:rsid w:val="00F126D6"/>
    <w:rsid w:val="00F22AA9"/>
    <w:rsid w:val="00F23C19"/>
    <w:rsid w:val="00F259EA"/>
    <w:rsid w:val="00F41982"/>
    <w:rsid w:val="00F42D4D"/>
    <w:rsid w:val="00F56A9A"/>
    <w:rsid w:val="00F625D3"/>
    <w:rsid w:val="00F8328F"/>
    <w:rsid w:val="00F95E6C"/>
    <w:rsid w:val="00FA2854"/>
    <w:rsid w:val="00FB12A7"/>
    <w:rsid w:val="00FC5CA4"/>
    <w:rsid w:val="00FC67C5"/>
    <w:rsid w:val="00FD656C"/>
    <w:rsid w:val="00FE6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8428C6"/>
  <w15:chartTrackingRefBased/>
  <w15:docId w15:val="{124E23FD-6EC0-4846-A11C-6643B93693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70BD9"/>
    <w:pPr>
      <w:keepNext/>
      <w:keepLines/>
      <w:numPr>
        <w:numId w:val="10"/>
      </w:numPr>
      <w:spacing w:before="480" w:after="0" w:line="276" w:lineRule="auto"/>
      <w:outlineLvl w:val="0"/>
    </w:pPr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B174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35084"/>
    <w:pPr>
      <w:keepNext/>
      <w:keepLines/>
      <w:numPr>
        <w:numId w:val="1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A09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A09D8"/>
  </w:style>
  <w:style w:type="paragraph" w:styleId="Footer">
    <w:name w:val="footer"/>
    <w:basedOn w:val="Normal"/>
    <w:link w:val="FooterChar"/>
    <w:uiPriority w:val="99"/>
    <w:unhideWhenUsed/>
    <w:rsid w:val="003A09D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A09D8"/>
  </w:style>
  <w:style w:type="paragraph" w:styleId="ListParagraph">
    <w:name w:val="List Paragraph"/>
    <w:basedOn w:val="Normal"/>
    <w:uiPriority w:val="34"/>
    <w:qFormat/>
    <w:rsid w:val="006B1748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6B174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table" w:styleId="TableGrid">
    <w:name w:val="Table Grid"/>
    <w:basedOn w:val="TableNormal"/>
    <w:uiPriority w:val="39"/>
    <w:rsid w:val="00364EC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ageNumber">
    <w:name w:val="page number"/>
    <w:basedOn w:val="DefaultParagraphFont"/>
    <w:uiPriority w:val="99"/>
    <w:semiHidden/>
    <w:unhideWhenUsed/>
    <w:rsid w:val="00D466CB"/>
  </w:style>
  <w:style w:type="character" w:customStyle="1" w:styleId="Heading1Char">
    <w:name w:val="Heading 1 Char"/>
    <w:basedOn w:val="DefaultParagraphFont"/>
    <w:link w:val="Heading1"/>
    <w:uiPriority w:val="9"/>
    <w:rsid w:val="00470BD9"/>
    <w:rPr>
      <w:rFonts w:asciiTheme="majorHAnsi" w:eastAsiaTheme="majorEastAsia" w:hAnsiTheme="majorHAnsi" w:cstheme="majorBidi"/>
      <w:b/>
      <w:bCs/>
      <w:color w:val="2E74B5" w:themeColor="accent1" w:themeShade="BF"/>
      <w:sz w:val="28"/>
      <w:szCs w:val="28"/>
      <w:lang w:val="en-US" w:bidi="en-US"/>
    </w:rPr>
  </w:style>
  <w:style w:type="paragraph" w:styleId="Bibliography">
    <w:name w:val="Bibliography"/>
    <w:basedOn w:val="Normal"/>
    <w:next w:val="Normal"/>
    <w:uiPriority w:val="37"/>
    <w:unhideWhenUsed/>
    <w:rsid w:val="00B45F77"/>
    <w:pPr>
      <w:spacing w:after="0" w:line="240" w:lineRule="auto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1D671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D6714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03508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oSpacing">
    <w:name w:val="No Spacing"/>
    <w:uiPriority w:val="1"/>
    <w:qFormat/>
    <w:rsid w:val="003B4CF9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737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119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014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32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482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602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840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7664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3901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http://home.php,profile.php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nicky@test.com" TargetMode="External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707B5B7-0CD8-0A4D-A2B0-12A67AF2D8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</TotalTime>
  <Pages>3</Pages>
  <Words>870</Words>
  <Characters>4965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dinburgh Napier University</Company>
  <LinksUpToDate>false</LinksUpToDate>
  <CharactersWithSpaces>5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o, Nhut</dc:creator>
  <cp:keywords/>
  <dc:description/>
  <cp:lastModifiedBy>Vo, Nhut</cp:lastModifiedBy>
  <cp:revision>94</cp:revision>
  <dcterms:created xsi:type="dcterms:W3CDTF">2019-11-28T15:51:00Z</dcterms:created>
  <dcterms:modified xsi:type="dcterms:W3CDTF">2019-11-29T14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DSbZqk2C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</Properties>
</file>